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F4D18" w:rsidRPr="005F4D18" w:rsidRDefault="005F4D18" w:rsidP="00F85D94">
      <w:pPr>
        <w:pStyle w:val="Heading1"/>
        <w:shd w:val="clear" w:color="auto" w:fill="FFFFFF"/>
        <w:spacing w:before="120" w:beforeAutospacing="0" w:after="120" w:afterAutospacing="0" w:line="480" w:lineRule="auto"/>
        <w:jc w:val="both"/>
        <w:rPr>
          <w:rFonts w:ascii="Times New Roman" w:hAnsi="Times New Roman" w:cs="Times New Roman"/>
          <w:sz w:val="30"/>
          <w:szCs w:val="30"/>
        </w:rPr>
      </w:pPr>
      <w:bookmarkStart w:id="0" w:name="OLE_LINK147"/>
      <w:bookmarkStart w:id="1" w:name="OLE_LINK148"/>
      <w:bookmarkStart w:id="2" w:name="OLE_LINK149"/>
      <w:bookmarkStart w:id="3" w:name="OLE_LINK150"/>
      <w:bookmarkStart w:id="4" w:name="OLE_LINK151"/>
      <w:bookmarkStart w:id="5" w:name="OLE_LINK152"/>
      <w:r w:rsidRPr="005F4D18">
        <w:rPr>
          <w:rFonts w:ascii="Times New Roman" w:hAnsi="Times New Roman" w:cs="Times New Roman"/>
          <w:bCs w:val="0"/>
          <w:kern w:val="0"/>
          <w:sz w:val="24"/>
          <w:szCs w:val="24"/>
        </w:rPr>
        <w:t>ORIGINAL PAPER</w:t>
      </w:r>
    </w:p>
    <w:p w:rsidR="00F85D94" w:rsidRDefault="00F85D94" w:rsidP="00F85D94">
      <w:pPr>
        <w:pStyle w:val="Heading1"/>
        <w:shd w:val="clear" w:color="auto" w:fill="FFFFFF"/>
        <w:spacing w:before="120" w:beforeAutospacing="0" w:after="120" w:afterAutospacing="0" w:line="480" w:lineRule="auto"/>
        <w:jc w:val="both"/>
        <w:rPr>
          <w:rFonts w:ascii="Arial" w:hAnsi="Arial" w:cs="Arial"/>
          <w:color w:val="000000"/>
          <w:sz w:val="30"/>
          <w:szCs w:val="30"/>
        </w:rPr>
      </w:pPr>
      <w:bookmarkStart w:id="6" w:name="OLE_LINK78"/>
      <w:bookmarkStart w:id="7" w:name="OLE_LINK96"/>
      <w:bookmarkStart w:id="8" w:name="OLE_LINK116"/>
      <w:r w:rsidRPr="006456F3">
        <w:rPr>
          <w:rFonts w:ascii="Times New Roman" w:hAnsi="Times New Roman" w:cs="Times New Roman"/>
          <w:b w:val="0"/>
          <w:sz w:val="30"/>
          <w:szCs w:val="30"/>
        </w:rPr>
        <w:t xml:space="preserve">Inhibitory effects </w:t>
      </w:r>
      <w:r w:rsidRPr="006456F3">
        <w:rPr>
          <w:rFonts w:ascii="Times New Roman" w:eastAsia="SimHei" w:hAnsi="Times New Roman" w:cs="Times New Roman"/>
          <w:b w:val="0"/>
          <w:kern w:val="0"/>
          <w:sz w:val="30"/>
          <w:szCs w:val="30"/>
        </w:rPr>
        <w:t xml:space="preserve">of honokiol on the </w:t>
      </w:r>
      <w:r w:rsidRPr="006456F3">
        <w:rPr>
          <w:rFonts w:ascii="Times New Roman" w:hAnsi="Times New Roman" w:cs="Times New Roman"/>
          <w:b w:val="0"/>
          <w:color w:val="000000"/>
          <w:sz w:val="30"/>
          <w:szCs w:val="30"/>
        </w:rPr>
        <w:t>voltage-gated</w:t>
      </w:r>
      <w:r w:rsidRPr="006456F3">
        <w:rPr>
          <w:rFonts w:ascii="Arial" w:hAnsi="Arial" w:cs="Arial"/>
          <w:b w:val="0"/>
          <w:color w:val="000000"/>
          <w:sz w:val="30"/>
          <w:szCs w:val="30"/>
        </w:rPr>
        <w:t xml:space="preserve"> </w:t>
      </w:r>
      <w:r w:rsidRPr="006456F3">
        <w:rPr>
          <w:rFonts w:ascii="Times New Roman" w:eastAsia="SimHei" w:hAnsi="Times New Roman" w:cs="Times New Roman"/>
          <w:b w:val="0"/>
          <w:kern w:val="0"/>
          <w:sz w:val="30"/>
          <w:szCs w:val="30"/>
        </w:rPr>
        <w:t xml:space="preserve">potassium channels in freshly isolated mouse </w:t>
      </w:r>
      <w:bookmarkStart w:id="9" w:name="OLE_LINK1"/>
      <w:r w:rsidRPr="006456F3">
        <w:rPr>
          <w:rFonts w:ascii="Times New Roman" w:eastAsia="SimHei" w:hAnsi="Times New Roman" w:cs="Times New Roman"/>
          <w:b w:val="0"/>
          <w:kern w:val="0"/>
          <w:sz w:val="30"/>
          <w:szCs w:val="30"/>
        </w:rPr>
        <w:t>dorsal root ganglion</w:t>
      </w:r>
      <w:bookmarkEnd w:id="9"/>
      <w:r w:rsidRPr="006456F3">
        <w:rPr>
          <w:rFonts w:ascii="Times New Roman" w:eastAsia="SimHei" w:hAnsi="Times New Roman" w:cs="Times New Roman"/>
          <w:b w:val="0"/>
          <w:kern w:val="0"/>
          <w:sz w:val="30"/>
          <w:szCs w:val="30"/>
        </w:rPr>
        <w:t xml:space="preserve"> </w:t>
      </w:r>
      <w:r w:rsidRPr="006456F3">
        <w:rPr>
          <w:rFonts w:ascii="Times New Roman" w:hAnsi="Times New Roman" w:cs="Times New Roman"/>
          <w:b w:val="0"/>
          <w:sz w:val="30"/>
          <w:szCs w:val="30"/>
        </w:rPr>
        <w:t>neurons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r w:rsidRPr="006456F3">
        <w:rPr>
          <w:rFonts w:ascii="Times New Roman" w:hAnsi="Times New Roman" w:cs="Times New Roman"/>
          <w:b w:val="0"/>
          <w:sz w:val="30"/>
          <w:szCs w:val="30"/>
        </w:rPr>
        <w:t xml:space="preserve"> </w:t>
      </w:r>
    </w:p>
    <w:p w:rsidR="00F85D94" w:rsidRPr="00CD2935" w:rsidRDefault="00146EA1" w:rsidP="00273FC4">
      <w:pPr>
        <w:spacing w:line="480" w:lineRule="auto"/>
        <w:ind w:firstLineChars="600" w:firstLine="1200"/>
        <w:rPr>
          <w:rFonts w:ascii="Times New Roman" w:hAnsi="Times New Roman" w:cs="Times New Roman"/>
          <w:bCs/>
          <w:sz w:val="20"/>
          <w:szCs w:val="20"/>
          <w:vertAlign w:val="superscript"/>
        </w:rPr>
      </w:pPr>
      <w:r w:rsidRPr="00CD2935">
        <w:rPr>
          <w:rFonts w:ascii="Times New Roman" w:hAnsi="Times New Roman" w:cs="Times New Roman"/>
          <w:sz w:val="20"/>
          <w:szCs w:val="20"/>
        </w:rPr>
        <w:t>Anqi Sheng</w:t>
      </w:r>
      <w:r w:rsidRPr="00CD2935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Pr="00CD2935">
        <w:rPr>
          <w:rFonts w:ascii="Times New Roman" w:eastAsia="SimSun" w:hAnsi="Times New Roman" w:cs="Times New Roman"/>
          <w:sz w:val="20"/>
          <w:szCs w:val="20"/>
        </w:rPr>
        <w:t>·</w:t>
      </w:r>
      <w:r w:rsidR="00BB21AC" w:rsidRPr="00CD2935">
        <w:rPr>
          <w:rFonts w:ascii="Times New Roman" w:hAnsi="Times New Roman" w:cs="Times New Roman"/>
          <w:sz w:val="20"/>
          <w:szCs w:val="20"/>
        </w:rPr>
        <w:t>Yan Zhang</w:t>
      </w:r>
      <w:r w:rsidR="00BB21AC" w:rsidRPr="00CD2935">
        <w:rPr>
          <w:rFonts w:ascii="Times New Roman" w:hAnsi="Times New Roman" w:cs="Times New Roman"/>
          <w:sz w:val="20"/>
          <w:szCs w:val="20"/>
          <w:vertAlign w:val="superscript"/>
        </w:rPr>
        <w:t>1</w:t>
      </w:r>
      <w:r w:rsidR="00BB21AC" w:rsidRPr="00CD2935">
        <w:rPr>
          <w:rFonts w:ascii="Times New Roman" w:hAnsi="Times New Roman" w:cs="Times New Roman"/>
          <w:sz w:val="20"/>
          <w:szCs w:val="20"/>
        </w:rPr>
        <w:t xml:space="preserve"> </w:t>
      </w:r>
      <w:r w:rsidR="00BB21AC" w:rsidRPr="00CD2935">
        <w:rPr>
          <w:rFonts w:ascii="Times New Roman" w:eastAsia="SimSun" w:hAnsi="Times New Roman" w:cs="Times New Roman"/>
          <w:sz w:val="20"/>
          <w:szCs w:val="20"/>
        </w:rPr>
        <w:t>·</w:t>
      </w:r>
      <w:r w:rsidRPr="00CD2935">
        <w:rPr>
          <w:rFonts w:ascii="Times New Roman" w:hAnsi="Times New Roman" w:cs="Times New Roman"/>
          <w:sz w:val="20"/>
          <w:szCs w:val="20"/>
        </w:rPr>
        <w:t>Guang Li</w:t>
      </w:r>
      <w:r w:rsidRPr="00CD2935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CD2935">
        <w:rPr>
          <w:rFonts w:ascii="Times New Roman" w:eastAsia="SimSun" w:hAnsi="Times New Roman" w:cs="Times New Roman"/>
          <w:sz w:val="20"/>
          <w:szCs w:val="20"/>
        </w:rPr>
        <w:t>·</w:t>
      </w:r>
      <w:r w:rsidR="00F85D94" w:rsidRPr="00CD2935">
        <w:rPr>
          <w:rFonts w:ascii="Times New Roman" w:hAnsi="Times New Roman" w:cs="Times New Roman"/>
          <w:bCs/>
          <w:sz w:val="20"/>
          <w:szCs w:val="20"/>
        </w:rPr>
        <w:t>Guang</w:t>
      </w:r>
      <w:r w:rsidRPr="00CD2935">
        <w:rPr>
          <w:rFonts w:ascii="Times New Roman" w:hAnsi="Times New Roman" w:cs="Times New Roman"/>
          <w:bCs/>
          <w:sz w:val="20"/>
          <w:szCs w:val="20"/>
        </w:rPr>
        <w:t>q</w:t>
      </w:r>
      <w:r w:rsidR="00F85D94" w:rsidRPr="00CD2935">
        <w:rPr>
          <w:rFonts w:ascii="Times New Roman" w:hAnsi="Times New Roman" w:cs="Times New Roman"/>
          <w:bCs/>
          <w:sz w:val="20"/>
          <w:szCs w:val="20"/>
        </w:rPr>
        <w:t>in Zhang</w:t>
      </w:r>
      <w:r w:rsidRPr="00CD2935">
        <w:rPr>
          <w:rFonts w:ascii="Times New Roman" w:hAnsi="Times New Roman" w:cs="Times New Roman"/>
          <w:bCs/>
          <w:sz w:val="20"/>
          <w:szCs w:val="20"/>
          <w:vertAlign w:val="superscript"/>
        </w:rPr>
        <w:t>1</w:t>
      </w:r>
    </w:p>
    <w:p w:rsidR="00146EA1" w:rsidRDefault="00146EA1" w:rsidP="00F85D94">
      <w:pPr>
        <w:spacing w:line="480" w:lineRule="auto"/>
        <w:rPr>
          <w:rFonts w:ascii="Times New Roman" w:hAnsi="Times New Roman" w:cs="Times New Roman"/>
          <w:iCs/>
          <w:sz w:val="20"/>
          <w:szCs w:val="20"/>
        </w:rPr>
      </w:pPr>
    </w:p>
    <w:p w:rsidR="00146EA1" w:rsidRDefault="00146EA1" w:rsidP="00F85D94">
      <w:pPr>
        <w:spacing w:line="480" w:lineRule="auto"/>
        <w:rPr>
          <w:rFonts w:ascii="Times New Roman" w:hAnsi="Times New Roman" w:cs="Times New Roman"/>
          <w:iCs/>
          <w:sz w:val="20"/>
          <w:szCs w:val="20"/>
        </w:rPr>
      </w:pPr>
    </w:p>
    <w:p w:rsidR="00F85D94" w:rsidRPr="00CD2935" w:rsidRDefault="00146EA1" w:rsidP="00F85D94">
      <w:pPr>
        <w:spacing w:line="480" w:lineRule="auto"/>
        <w:rPr>
          <w:rFonts w:ascii="Times New Roman" w:hAnsi="Times New Roman" w:cs="Times New Roman"/>
          <w:iCs/>
          <w:sz w:val="20"/>
          <w:szCs w:val="20"/>
        </w:rPr>
      </w:pPr>
      <w:r>
        <w:rPr>
          <w:rFonts w:ascii="Times New Roman" w:hAnsi="Times New Roman" w:cs="Times New Roman" w:hint="eastAsia"/>
          <w:iCs/>
          <w:sz w:val="20"/>
          <w:szCs w:val="20"/>
          <w:vertAlign w:val="superscript"/>
        </w:rPr>
        <w:t>1</w:t>
      </w:r>
      <w:r>
        <w:rPr>
          <w:rFonts w:ascii="Times New Roman" w:hAnsi="Times New Roman" w:cs="Times New Roman" w:hint="eastAsia"/>
          <w:iCs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sz w:val="20"/>
          <w:szCs w:val="20"/>
        </w:rPr>
        <w:t xml:space="preserve"> </w:t>
      </w:r>
      <w:bookmarkStart w:id="10" w:name="OLE_LINK145"/>
      <w:bookmarkStart w:id="11" w:name="OLE_LINK131"/>
      <w:bookmarkStart w:id="12" w:name="OLE_LINK144"/>
      <w:r w:rsidR="00F85D94" w:rsidRPr="00CD2935">
        <w:rPr>
          <w:rFonts w:ascii="Times New Roman" w:hAnsi="Times New Roman" w:cs="Times New Roman"/>
          <w:iCs/>
          <w:sz w:val="20"/>
          <w:szCs w:val="20"/>
        </w:rPr>
        <w:t xml:space="preserve">Department of Clinical Pharmacy, </w:t>
      </w:r>
      <w:bookmarkStart w:id="13" w:name="OLE_LINK153"/>
      <w:bookmarkStart w:id="14" w:name="OLE_LINK154"/>
      <w:bookmarkStart w:id="15" w:name="OLE_LINK158"/>
      <w:bookmarkStart w:id="16" w:name="OLE_LINK159"/>
      <w:bookmarkStart w:id="17" w:name="OLE_LINK160"/>
      <w:bookmarkStart w:id="18" w:name="OLE_LINK161"/>
      <w:r w:rsidR="00F85D94" w:rsidRPr="00CD2935">
        <w:rPr>
          <w:rFonts w:ascii="Times New Roman" w:hAnsi="Times New Roman" w:cs="Times New Roman"/>
          <w:iCs/>
          <w:sz w:val="20"/>
          <w:szCs w:val="20"/>
        </w:rPr>
        <w:t>China Pharmaceutical University</w:t>
      </w:r>
      <w:bookmarkEnd w:id="10"/>
      <w:bookmarkEnd w:id="13"/>
      <w:bookmarkEnd w:id="14"/>
      <w:bookmarkEnd w:id="15"/>
      <w:bookmarkEnd w:id="16"/>
      <w:bookmarkEnd w:id="17"/>
      <w:bookmarkEnd w:id="18"/>
      <w:r w:rsidR="00F85D94" w:rsidRPr="00CD2935">
        <w:rPr>
          <w:rFonts w:ascii="Times New Roman" w:hAnsi="Times New Roman" w:cs="Times New Roman"/>
          <w:iCs/>
          <w:sz w:val="20"/>
          <w:szCs w:val="20"/>
        </w:rPr>
        <w:t>, Nanjing</w:t>
      </w:r>
      <w:r w:rsidR="00AC5C21" w:rsidRPr="00CD2935">
        <w:rPr>
          <w:rFonts w:ascii="Times New Roman" w:hAnsi="Times New Roman" w:cs="Times New Roman"/>
          <w:iCs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sz w:val="20"/>
          <w:szCs w:val="20"/>
        </w:rPr>
        <w:t>210009,</w:t>
      </w:r>
      <w:r w:rsidR="00F85D94" w:rsidRPr="00CD2935">
        <w:rPr>
          <w:rFonts w:ascii="Times New Roman" w:eastAsia="PMingLiU" w:hAnsi="Times New Roman" w:cs="Times New Roman"/>
          <w:iCs/>
          <w:sz w:val="20"/>
          <w:szCs w:val="20"/>
          <w:lang w:eastAsia="zh-TW"/>
        </w:rPr>
        <w:t xml:space="preserve"> </w:t>
      </w:r>
      <w:r w:rsidR="00F85D94" w:rsidRPr="00CD2935">
        <w:rPr>
          <w:rFonts w:ascii="Times New Roman" w:hAnsi="Times New Roman" w:cs="Times New Roman"/>
          <w:iCs/>
          <w:sz w:val="20"/>
          <w:szCs w:val="20"/>
        </w:rPr>
        <w:t>China</w:t>
      </w:r>
      <w:bookmarkEnd w:id="11"/>
      <w:bookmarkEnd w:id="12"/>
    </w:p>
    <w:p w:rsidR="00F85D94" w:rsidRPr="00CD2935" w:rsidRDefault="00146EA1" w:rsidP="000822C9">
      <w:pPr>
        <w:spacing w:line="480" w:lineRule="auto"/>
        <w:ind w:left="300" w:hangingChars="150" w:hanging="300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CD2935">
        <w:rPr>
          <w:rFonts w:ascii="Times New Roman" w:hAnsi="Times New Roman" w:cs="Times New Roman"/>
          <w:sz w:val="20"/>
          <w:szCs w:val="20"/>
        </w:rPr>
        <w:t xml:space="preserve">  </w:t>
      </w:r>
      <w:r w:rsidR="00BB21AC" w:rsidRPr="00CD2935">
        <w:rPr>
          <w:rFonts w:ascii="Times New Roman" w:hAnsi="Times New Roman" w:cs="Times New Roman"/>
          <w:kern w:val="0"/>
          <w:sz w:val="20"/>
          <w:szCs w:val="20"/>
        </w:rPr>
        <w:t>Key Laboratory of Medical Electrophysiology</w:t>
      </w:r>
      <w:r w:rsidR="000822C9" w:rsidRPr="00CD2935">
        <w:rPr>
          <w:rFonts w:ascii="Times New Roman" w:hAnsi="Times New Roman" w:cs="Times New Roman"/>
          <w:kern w:val="0"/>
          <w:sz w:val="20"/>
          <w:szCs w:val="20"/>
        </w:rPr>
        <w:t>，</w:t>
      </w:r>
      <w:r w:rsidR="00AC5C2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Ministry of Education,</w:t>
      </w:r>
      <w:r w:rsidR="00AC5C21" w:rsidRPr="00CD2935">
        <w:rPr>
          <w:rFonts w:ascii="Times New Roman" w:hAnsi="Times New Roman" w:cs="Times New Roman"/>
          <w:color w:val="000000"/>
          <w:sz w:val="14"/>
          <w:szCs w:val="14"/>
          <w:shd w:val="clear" w:color="auto" w:fill="FFFFFF"/>
        </w:rPr>
        <w:t xml:space="preserve"> </w:t>
      </w:r>
      <w:r w:rsidR="00BB21AC" w:rsidRPr="00CD2935">
        <w:rPr>
          <w:rFonts w:ascii="Times New Roman" w:hAnsi="Times New Roman" w:cs="Times New Roman"/>
          <w:kern w:val="0"/>
          <w:sz w:val="20"/>
          <w:szCs w:val="20"/>
        </w:rPr>
        <w:t>Institute of Cardiovascular Research, Southwest Medical University</w:t>
      </w:r>
      <w:r w:rsidRPr="00CD2935">
        <w:rPr>
          <w:rFonts w:ascii="Times New Roman" w:hAnsi="Times New Roman" w:cs="Times New Roman"/>
          <w:iCs/>
          <w:sz w:val="20"/>
          <w:szCs w:val="20"/>
        </w:rPr>
        <w:t xml:space="preserve">, </w:t>
      </w:r>
      <w:r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Luzhou </w:t>
      </w:r>
      <w:r w:rsidR="00CD60F2" w:rsidRPr="00CD2935">
        <w:rPr>
          <w:rFonts w:ascii="Times New Roman" w:eastAsia="Microsoft YaHei" w:hAnsi="Times New Roman" w:cs="Times New Roman"/>
          <w:color w:val="000000" w:themeColor="text1"/>
          <w:sz w:val="20"/>
          <w:szCs w:val="20"/>
        </w:rPr>
        <w:t>646000</w:t>
      </w:r>
      <w:r w:rsidR="00CD60F2"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, </w:t>
      </w:r>
      <w:r w:rsidR="00CD60F2" w:rsidRPr="00CD2935">
        <w:rPr>
          <w:rFonts w:ascii="Times New Roman" w:hAnsi="Times New Roman" w:cs="Times New Roman"/>
          <w:iCs/>
          <w:sz w:val="20"/>
          <w:szCs w:val="20"/>
        </w:rPr>
        <w:t>China</w:t>
      </w:r>
    </w:p>
    <w:p w:rsidR="00F85D94" w:rsidRPr="00AC5C21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603C23" w:rsidRPr="00CD2935" w:rsidRDefault="00416F6E" w:rsidP="00603C23">
      <w:pPr>
        <w:spacing w:line="480" w:lineRule="auto"/>
        <w:rPr>
          <w:rFonts w:ascii="Times New Roman" w:hAnsi="Times New Roman" w:cs="Times New Roman"/>
          <w:b/>
          <w:bCs/>
          <w:kern w:val="0"/>
          <w:sz w:val="20"/>
          <w:szCs w:val="20"/>
        </w:rPr>
      </w:pPr>
      <w:r>
        <w:rPr>
          <w:rFonts w:ascii="Times New Roman" w:hAnsi="Times New Roman" w:cs="Times New Roman"/>
          <w:b/>
          <w:bCs/>
          <w:kern w:val="0"/>
          <w:sz w:val="20"/>
          <w:szCs w:val="20"/>
        </w:rPr>
        <w:t>Corresponding author</w:t>
      </w:r>
      <w:r w:rsidR="00603C23" w:rsidRPr="00CD2935">
        <w:rPr>
          <w:rFonts w:ascii="Times New Roman" w:hAnsi="Times New Roman" w:cs="Times New Roman"/>
          <w:b/>
          <w:bCs/>
          <w:kern w:val="0"/>
          <w:sz w:val="20"/>
          <w:szCs w:val="20"/>
        </w:rPr>
        <w:t xml:space="preserve">: </w:t>
      </w:r>
      <w:r w:rsidR="00603C23" w:rsidRPr="00CD2935">
        <w:rPr>
          <w:rFonts w:ascii="Times New Roman" w:hAnsi="Times New Roman" w:cs="Times New Roman"/>
          <w:bCs/>
          <w:kern w:val="0"/>
          <w:sz w:val="20"/>
          <w:szCs w:val="20"/>
        </w:rPr>
        <w:t>Guangqin Zhang</w:t>
      </w:r>
    </w:p>
    <w:p w:rsidR="00603C23" w:rsidRPr="00CD2935" w:rsidRDefault="00603C23" w:rsidP="00603C23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bCs/>
          <w:kern w:val="0"/>
          <w:sz w:val="20"/>
          <w:szCs w:val="20"/>
        </w:rPr>
        <w:t>E-mail:</w:t>
      </w:r>
      <w:r w:rsidRPr="00CD2935">
        <w:rPr>
          <w:rFonts w:ascii="Times New Roman" w:hAnsi="Times New Roman" w:cs="Times New Roman"/>
          <w:b/>
          <w:bCs/>
          <w:color w:val="000000" w:themeColor="text1"/>
          <w:kern w:val="0"/>
          <w:sz w:val="20"/>
          <w:szCs w:val="20"/>
        </w:rPr>
        <w:t xml:space="preserve"> </w:t>
      </w:r>
      <w:hyperlink r:id="rId8" w:history="1">
        <w:r w:rsidRPr="00CD2935">
          <w:rPr>
            <w:rStyle w:val="Hyperlink"/>
            <w:rFonts w:ascii="Times New Roman" w:hAnsi="Times New Roman" w:cs="Times New Roman"/>
            <w:bCs/>
            <w:color w:val="000000" w:themeColor="text1"/>
            <w:kern w:val="0"/>
            <w:sz w:val="20"/>
            <w:szCs w:val="20"/>
            <w:u w:val="none"/>
          </w:rPr>
          <w:t>njzhanggq@163.com</w:t>
        </w:r>
      </w:hyperlink>
      <w:r w:rsidRPr="00CD2935">
        <w:rPr>
          <w:rFonts w:ascii="Times New Roman" w:hAnsi="Times New Roman" w:cs="Times New Roman"/>
          <w:b/>
          <w:bCs/>
          <w:kern w:val="0"/>
          <w:sz w:val="20"/>
          <w:szCs w:val="20"/>
        </w:rPr>
        <w:t xml:space="preserve"> 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Tel.: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+8625 83</w:t>
      </w:r>
      <w:r w:rsidR="00273FC4" w:rsidRPr="00CD2935">
        <w:rPr>
          <w:rFonts w:ascii="Times New Roman" w:hAnsi="Times New Roman" w:cs="Times New Roman"/>
          <w:kern w:val="0"/>
          <w:sz w:val="20"/>
          <w:szCs w:val="20"/>
        </w:rPr>
        <w:t>360221</w:t>
      </w:r>
    </w:p>
    <w:p w:rsidR="00F85D94" w:rsidRPr="00DE1F7B" w:rsidRDefault="00DE1F7B" w:rsidP="00F85D9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sz w:val="20"/>
          <w:szCs w:val="20"/>
        </w:rPr>
        <w:t>ORCID iD</w:t>
      </w:r>
      <w:r w:rsidR="00CD2935" w:rsidRPr="00CD2935">
        <w:rPr>
          <w:rFonts w:ascii="Times New Roman" w:hAnsi="Times New Roman" w:cs="Times New Roman" w:hint="eastAsia"/>
          <w:b/>
          <w:sz w:val="20"/>
          <w:szCs w:val="20"/>
        </w:rPr>
        <w:t>:</w:t>
      </w:r>
      <w:r w:rsidR="00CD2935">
        <w:rPr>
          <w:rFonts w:ascii="Times New Roman" w:hAnsi="Times New Roman" w:cs="Times New Roman" w:hint="eastAsia"/>
          <w:sz w:val="20"/>
          <w:szCs w:val="20"/>
        </w:rPr>
        <w:t xml:space="preserve"> </w:t>
      </w:r>
      <w:r w:rsidRPr="00DE1F7B">
        <w:rPr>
          <w:rStyle w:val="apple-converted-space"/>
          <w:rFonts w:ascii="Times New Roman" w:hAnsi="Times New Roman" w:cs="Times New Roman"/>
          <w:sz w:val="20"/>
          <w:szCs w:val="20"/>
        </w:rPr>
        <w:t> </w:t>
      </w:r>
      <w:hyperlink r:id="rId9" w:tgtFrame="orcid.blank" w:history="1">
        <w:r w:rsidRPr="00DE1F7B">
          <w:rPr>
            <w:rStyle w:val="Hyperlink"/>
            <w:rFonts w:ascii="Times New Roman" w:hAnsi="Times New Roman" w:cs="Times New Roman"/>
            <w:color w:val="auto"/>
            <w:sz w:val="20"/>
            <w:szCs w:val="20"/>
            <w:u w:val="none"/>
          </w:rPr>
          <w:t>0000-0002-0282-3807</w:t>
        </w:r>
      </w:hyperlink>
    </w:p>
    <w:p w:rsidR="005F4D18" w:rsidRPr="009A66C3" w:rsidRDefault="005F4D18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9A66C3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AF4D13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CD2935">
        <w:rPr>
          <w:rFonts w:ascii="Times New Roman" w:hAnsi="Times New Roman" w:cs="Times New Roman"/>
          <w:b/>
          <w:sz w:val="20"/>
          <w:szCs w:val="20"/>
        </w:rPr>
        <w:lastRenderedPageBreak/>
        <w:t>A</w:t>
      </w:r>
      <w:r w:rsidR="00185129" w:rsidRPr="00CD2935">
        <w:rPr>
          <w:rFonts w:ascii="Times New Roman" w:hAnsi="Times New Roman" w:cs="Times New Roman"/>
          <w:b/>
          <w:sz w:val="20"/>
          <w:szCs w:val="20"/>
        </w:rPr>
        <w:t>bstract</w:t>
      </w:r>
      <w:bookmarkStart w:id="19" w:name="OLE_LINK141"/>
      <w:bookmarkStart w:id="20" w:name="OLE_LINK142"/>
      <w:bookmarkStart w:id="21" w:name="OLE_LINK143"/>
      <w:bookmarkStart w:id="22" w:name="OLE_LINK172"/>
      <w:bookmarkStart w:id="23" w:name="OLE_LINK173"/>
      <w:r w:rsidR="00AF4D13" w:rsidRPr="00CD2935">
        <w:rPr>
          <w:rFonts w:ascii="Times New Roman" w:hAnsi="Times New Roman" w:cs="Times New Roman"/>
          <w:b/>
          <w:sz w:val="20"/>
          <w:szCs w:val="20"/>
        </w:rPr>
        <w:t xml:space="preserve"> 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Voltage-gated potassium (</w:t>
      </w:r>
      <w:bookmarkStart w:id="24" w:name="OLE_LINK137"/>
      <w:bookmarkStart w:id="25" w:name="OLE_LINK138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K</w:t>
      </w:r>
      <w:bookmarkEnd w:id="24"/>
      <w:bookmarkEnd w:id="25"/>
      <w:r w:rsidR="0038580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V</w:t>
      </w:r>
      <w:r w:rsidR="002C77DD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 current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, subdivided into rapidly inactivating A-type currents (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 and slowly inactivating delayed rectifier currents (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), play a fundamental role in modulating pain by </w:t>
      </w:r>
      <w:bookmarkEnd w:id="19"/>
      <w:bookmarkEnd w:id="20"/>
      <w:bookmarkEnd w:id="21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controlling neuronal excitability.</w:t>
      </w:r>
      <w:r w:rsidRPr="00CD2935">
        <w:rPr>
          <w:rFonts w:ascii="Times New Roman" w:eastAsia="SimHei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 xml:space="preserve">The effects of </w:t>
      </w:r>
      <w:bookmarkStart w:id="26" w:name="OLE_LINK7"/>
      <w:bookmarkStart w:id="27" w:name="OLE_LINK9"/>
      <w:bookmarkStart w:id="28" w:name="OLE_LINK10"/>
      <w:bookmarkStart w:id="29" w:name="OLE_LINK14"/>
      <w:bookmarkStart w:id="30" w:name="OLE_LINK17"/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>Honokiol</w:t>
      </w:r>
      <w:bookmarkEnd w:id="26"/>
      <w:bookmarkEnd w:id="27"/>
      <w:bookmarkEnd w:id="28"/>
      <w:bookmarkEnd w:id="29"/>
      <w:bookmarkEnd w:id="30"/>
      <w:r w:rsidR="00185129"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(Hon)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color w:val="000000"/>
          <w:kern w:val="0"/>
          <w:sz w:val="20"/>
          <w:szCs w:val="20"/>
          <w:shd w:val="clear" w:color="auto" w:fill="FFFFFF"/>
        </w:rPr>
        <w:t xml:space="preserve"> a natural biphenolic compound derived from</w:t>
      </w:r>
      <w:r w:rsidRPr="00CD2935">
        <w:rPr>
          <w:rFonts w:ascii="Times New Roman" w:eastAsia="AdvP6ED3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eastAsia="AdvP6ED3" w:hAnsi="Times New Roman" w:cs="Times New Roman"/>
          <w:i/>
          <w:kern w:val="0"/>
          <w:sz w:val="20"/>
          <w:szCs w:val="20"/>
        </w:rPr>
        <w:t>Magnolia officinalis</w:t>
      </w:r>
      <w:r w:rsidRPr="00CD2935">
        <w:rPr>
          <w:rFonts w:ascii="Times New Roman" w:eastAsia="AdvP6EC5" w:hAnsi="Times New Roman" w:cs="Times New Roman"/>
          <w:kern w:val="0"/>
          <w:sz w:val="20"/>
          <w:szCs w:val="20"/>
        </w:rPr>
        <w:t xml:space="preserve">, on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="00273FC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>were investigat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freshly isolated mouse dorsal root ganglion (DRG) neurons using the whole-cell patch clamp technique. Results showed that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hibite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concentration-dependent manner. The IC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values for block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ere </w:t>
      </w:r>
      <w:r w:rsidR="00AD3B6F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30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AD3B6F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M an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d 2</w:t>
      </w:r>
      <w:r w:rsidR="00AD3B6F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AD3B6F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7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respectively.  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>H</w:t>
      </w:r>
      <w:r w:rsidR="00185129" w:rsidRPr="00CD2935">
        <w:rPr>
          <w:rFonts w:ascii="Times New Roman" w:eastAsia="SimHei" w:hAnsi="Times New Roman" w:cs="Times New Roman"/>
          <w:kern w:val="0"/>
          <w:sz w:val="20"/>
          <w:szCs w:val="20"/>
        </w:rPr>
        <w:t>on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(3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sym w:font="Symbol" w:char="F06D"/>
      </w:r>
      <w:r w:rsidR="002C77DD" w:rsidRPr="00CD2935">
        <w:rPr>
          <w:rFonts w:ascii="Times New Roman" w:hAnsi="Times New Roman" w:cs="Times New Roman"/>
          <w:kern w:val="0"/>
          <w:sz w:val="20"/>
          <w:szCs w:val="20"/>
        </w:rPr>
        <w:t xml:space="preserve">M) shifted the steady-state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ctivation curves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eastAsia="STCaiyun" w:hAnsi="Times New Roman" w:cs="Times New Roman"/>
          <w:kern w:val="0"/>
          <w:sz w:val="20"/>
          <w:szCs w:val="20"/>
        </w:rPr>
        <w:t>to positive potentials by</w:t>
      </w:r>
      <w:r w:rsidR="001B317F" w:rsidRPr="00CD2935">
        <w:rPr>
          <w:rFonts w:ascii="Times New Roman" w:eastAsia="STCaiyu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eastAsia="STCaiyun" w:hAnsi="Times New Roman" w:cs="Times New Roman"/>
          <w:color w:val="000000" w:themeColor="text1"/>
          <w:kern w:val="0"/>
          <w:sz w:val="20"/>
          <w:szCs w:val="20"/>
        </w:rPr>
        <w:t xml:space="preserve">17.6 mV and 16.7 </w:t>
      </w:r>
      <w:r w:rsidRPr="00CD2935">
        <w:rPr>
          <w:rFonts w:ascii="Times New Roman" w:eastAsia="STCaiyun" w:hAnsi="Times New Roman" w:cs="Times New Roman"/>
          <w:kern w:val="0"/>
          <w:sz w:val="20"/>
          <w:szCs w:val="20"/>
        </w:rPr>
        <w:t>mV,</w:t>
      </w:r>
      <w:r w:rsidRPr="00CD2935">
        <w:rPr>
          <w:rFonts w:ascii="Times New Roman" w:eastAsia="STCaiyun" w:hAnsi="Times New Roman" w:cs="Times New Roman"/>
          <w:color w:val="231F20"/>
          <w:kern w:val="0"/>
          <w:sz w:val="20"/>
          <w:szCs w:val="20"/>
        </w:rPr>
        <w:t xml:space="preserve"> </w:t>
      </w:r>
      <w:r w:rsidRPr="00CD2935">
        <w:rPr>
          <w:rFonts w:ascii="Times New Roman" w:eastAsia="STCaiyun" w:hAnsi="Times New Roman" w:cs="Times New Roman"/>
          <w:kern w:val="0"/>
          <w:sz w:val="20"/>
          <w:szCs w:val="20"/>
        </w:rPr>
        <w:t>whereas</w:t>
      </w:r>
      <w:r w:rsidRPr="00CD2935">
        <w:rPr>
          <w:rFonts w:ascii="Times New Roman" w:eastAsia="STCaiyun" w:hAnsi="Times New Roman" w:cs="Times New Roman"/>
          <w:color w:val="231F20"/>
          <w:kern w:val="0"/>
          <w:sz w:val="20"/>
          <w:szCs w:val="20"/>
        </w:rPr>
        <w:t xml:space="preserve"> inactivation and </w:t>
      </w:r>
      <w:r w:rsidRPr="00CD2935">
        <w:rPr>
          <w:rFonts w:ascii="Times New Roman" w:eastAsia="STCaiyun" w:hAnsi="Times New Roman" w:cs="Times New Roman"/>
          <w:kern w:val="0"/>
          <w:sz w:val="20"/>
          <w:szCs w:val="20"/>
        </w:rPr>
        <w:t>recovery from the inactivat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tate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78269C"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unaffected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>.</w:t>
      </w:r>
      <w:r w:rsidR="005102E2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se results sugges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at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>preferentiall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teracts with the active state</w:t>
      </w:r>
      <w:r w:rsidR="003D0C00" w:rsidRPr="00CD2935">
        <w:rPr>
          <w:rFonts w:ascii="Times New Roman" w:hAnsi="Times New Roman" w:cs="Times New Roman"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 the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hannel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and has no effect 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resting state and inactivated state of the</w:t>
      </w:r>
      <w:r w:rsidRPr="00CD2935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hannel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Blockade on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 by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H</w:t>
      </w:r>
      <w:r w:rsidR="00185129" w:rsidRPr="00CD2935">
        <w:rPr>
          <w:rFonts w:ascii="Times New Roman" w:eastAsia="SimHei" w:hAnsi="Times New Roman" w:cs="Times New Roman"/>
          <w:kern w:val="0"/>
          <w:sz w:val="20"/>
          <w:szCs w:val="20"/>
        </w:rPr>
        <w:t>on</w:t>
      </w:r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ay contribute to its </w:t>
      </w:r>
      <w:r w:rsidRPr="00CD2935">
        <w:rPr>
          <w:rFonts w:ascii="Times New Roman" w:eastAsia="GillSans" w:hAnsi="Times New Roman" w:cs="Times New Roman"/>
          <w:kern w:val="0"/>
          <w:sz w:val="20"/>
          <w:szCs w:val="20"/>
        </w:rPr>
        <w:t>ant</w:t>
      </w:r>
      <w:r w:rsidR="0078269C" w:rsidRPr="00CD2935">
        <w:rPr>
          <w:rFonts w:ascii="Times New Roman" w:eastAsia="GillSans" w:hAnsi="Times New Roman" w:cs="Times New Roman"/>
          <w:kern w:val="0"/>
          <w:sz w:val="20"/>
          <w:szCs w:val="20"/>
        </w:rPr>
        <w:t>inociceptive effect, especially</w:t>
      </w:r>
      <w:r w:rsidRPr="00CD2935">
        <w:rPr>
          <w:rFonts w:ascii="Times New Roman" w:eastAsia="GillSans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nti-inflammatory pain.</w:t>
      </w:r>
      <w:bookmarkEnd w:id="22"/>
      <w:bookmarkEnd w:id="23"/>
      <w:r w:rsidR="00843F86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9A66C3" w:rsidRPr="00CD2935" w:rsidRDefault="009A66C3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9A66C3" w:rsidRDefault="009A66C3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CD2935" w:rsidRDefault="00CD2935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CD2935" w:rsidRPr="00CD2935" w:rsidRDefault="00CD2935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bCs/>
          <w:sz w:val="20"/>
          <w:szCs w:val="20"/>
        </w:rPr>
        <w:t>Keyword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bookmarkStart w:id="31" w:name="OLE_LINK176"/>
      <w:bookmarkStart w:id="32" w:name="OLE_LINK177"/>
      <w:r w:rsidR="00D0134F" w:rsidRPr="00CD2935">
        <w:rPr>
          <w:rFonts w:ascii="Times New Roman" w:eastAsia="SimHei" w:hAnsi="Times New Roman" w:cs="Times New Roman"/>
          <w:kern w:val="0"/>
          <w:sz w:val="20"/>
          <w:szCs w:val="20"/>
        </w:rPr>
        <w:t>Honokiol·</w:t>
      </w:r>
      <w:r w:rsidR="00536ED9"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</w:t>
      </w:r>
      <w:r w:rsidR="00D0134F" w:rsidRPr="00CD2935">
        <w:rPr>
          <w:rFonts w:ascii="Times New Roman" w:hAnsi="Times New Roman" w:cs="Times New Roman"/>
          <w:kern w:val="0"/>
          <w:sz w:val="20"/>
          <w:szCs w:val="20"/>
        </w:rPr>
        <w:t>Dorsal root ganglion neurons</w:t>
      </w:r>
      <w:r w:rsidR="00FF349B" w:rsidRPr="00CD2935">
        <w:rPr>
          <w:rFonts w:ascii="Times New Roman" w:eastAsia="SimSun" w:hAnsi="Times New Roman" w:cs="Times New Roman"/>
          <w:kern w:val="0"/>
          <w:sz w:val="20"/>
          <w:szCs w:val="20"/>
        </w:rPr>
        <w:t>·</w:t>
      </w:r>
      <w:r w:rsidR="00536ED9" w:rsidRPr="00CD2935">
        <w:rPr>
          <w:rFonts w:ascii="Times New Roman" w:eastAsia="SimSu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Patch clamp</w:t>
      </w:r>
      <w:r w:rsidR="00FF349B" w:rsidRPr="00CD2935">
        <w:rPr>
          <w:rFonts w:ascii="Times New Roman" w:eastAsia="SimSun" w:hAnsi="Times New Roman" w:cs="Times New Roman"/>
          <w:kern w:val="0"/>
          <w:sz w:val="20"/>
          <w:szCs w:val="20"/>
        </w:rPr>
        <w:t>·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Voltage-gated potassium channels</w:t>
      </w:r>
      <w:bookmarkEnd w:id="31"/>
      <w:bookmarkEnd w:id="32"/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AF4D13" w:rsidRPr="00CD2935" w:rsidRDefault="00AF4D13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CD2935">
        <w:rPr>
          <w:rFonts w:ascii="Times New Roman" w:hAnsi="Times New Roman" w:cs="Times New Roman"/>
          <w:b/>
          <w:sz w:val="20"/>
          <w:szCs w:val="20"/>
        </w:rPr>
        <w:lastRenderedPageBreak/>
        <w:t>Introduction</w:t>
      </w:r>
    </w:p>
    <w:p w:rsidR="00281CA0" w:rsidRPr="00CD2935" w:rsidRDefault="00281CA0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5977E0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bookmarkStart w:id="33" w:name="OLE_LINK38"/>
      <w:bookmarkStart w:id="34" w:name="OLE_LINK39"/>
      <w:bookmarkStart w:id="35" w:name="OLE_LINK136"/>
      <w:bookmarkStart w:id="36" w:name="OLE_LINK124"/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>Honokiol</w:t>
      </w:r>
      <w:bookmarkEnd w:id="33"/>
      <w:bookmarkEnd w:id="34"/>
      <w:bookmarkEnd w:id="35"/>
      <w:bookmarkEnd w:id="36"/>
      <w:r w:rsidRPr="00CD2935">
        <w:rPr>
          <w:rFonts w:ascii="Times New Roman" w:eastAsia="SimHei" w:hAnsi="Times New Roman" w:cs="Times New Roman"/>
          <w:kern w:val="0"/>
          <w:sz w:val="20"/>
          <w:szCs w:val="20"/>
        </w:rPr>
        <w:t xml:space="preserve"> </w:t>
      </w:r>
      <w:r w:rsidR="00A0163E" w:rsidRPr="00CD2935">
        <w:rPr>
          <w:rFonts w:ascii="Times New Roman" w:hAnsi="Times New Roman" w:cs="Times New Roman"/>
          <w:kern w:val="0"/>
          <w:sz w:val="20"/>
          <w:szCs w:val="20"/>
        </w:rPr>
        <w:t>(Hon - see Fig. 1),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000000"/>
          <w:kern w:val="0"/>
          <w:sz w:val="20"/>
          <w:szCs w:val="20"/>
          <w:shd w:val="clear" w:color="auto" w:fill="FFFFFF"/>
        </w:rPr>
        <w:t>a biphenolic compoun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extracted from the Chinese medicinal herb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Magnolia officinalis</w:t>
      </w:r>
      <w:r w:rsidR="00A0163E" w:rsidRPr="00CD2935">
        <w:rPr>
          <w:rFonts w:ascii="Times New Roman" w:hAnsi="Times New Roman" w:cs="Times New Roman"/>
          <w:iCs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has been used as an anti-bacterial, anti</w:t>
      </w:r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>-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neoplastic, </w:t>
      </w:r>
      <w:bookmarkStart w:id="37" w:name="OLE_LINK62"/>
      <w:bookmarkStart w:id="38" w:name="OLE_LINK63"/>
      <w:bookmarkStart w:id="39" w:name="OLE_LINK66"/>
      <w:bookmarkStart w:id="40" w:name="OLE_LINK67"/>
      <w:r w:rsidRPr="00CD2935">
        <w:rPr>
          <w:rFonts w:ascii="Times New Roman" w:hAnsi="Times New Roman" w:cs="Times New Roman"/>
          <w:kern w:val="0"/>
          <w:sz w:val="20"/>
          <w:szCs w:val="20"/>
        </w:rPr>
        <w:t>anti-allergic</w:t>
      </w:r>
      <w:bookmarkEnd w:id="37"/>
      <w:bookmarkEnd w:id="38"/>
      <w:bookmarkEnd w:id="39"/>
      <w:bookmarkEnd w:id="40"/>
      <w:r w:rsidR="00042BE9"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anti-spasmodic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042BE9"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anti-asthmatic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ompound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IbzwvQXV0aG9yPjxZZWFyPjIwMDE8L1llYXI+PFJlY051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</w:fldData>
        </w:fldChar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IbzwvQXV0aG9yPjxZZWFyPjIwMDE8L1llYXI+PFJlY051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</w:fldData>
        </w:fldChar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1" w:tooltip="Ho, 2001 #2" w:history="1">
        <w:r w:rsidR="0098284A" w:rsidRPr="00CD2935">
          <w:rPr>
            <w:rFonts w:ascii="Times New Roman" w:hAnsi="Times New Roman" w:cs="Times New Roman"/>
            <w:noProof/>
            <w:kern w:val="0"/>
            <w:sz w:val="20"/>
            <w:szCs w:val="20"/>
          </w:rPr>
          <w:t>1-5</w:t>
        </w:r>
      </w:hyperlink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Hon has been shown </w:t>
      </w:r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 xml:space="preserve">to be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ble to inhibit platelet-activating factor production in human neutrophil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ZYW1hemFraTwvQXV0aG9yPjxZZWFyPjE5OTQ8L1llYXI+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</w:fldData>
        </w:fldChar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ZYW1hemFraTwvQXV0aG9yPjxZZWFyPjE5OTQ8L1llYXI+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</w:fldData>
        </w:fldChar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6" w:tooltip="Yamazaki, 1994 #7" w:history="1">
        <w:r w:rsidR="0098284A" w:rsidRPr="00CD2935">
          <w:rPr>
            <w:rFonts w:ascii="Times New Roman" w:hAnsi="Times New Roman" w:cs="Times New Roman"/>
            <w:noProof/>
            <w:kern w:val="0"/>
            <w:sz w:val="20"/>
            <w:szCs w:val="20"/>
          </w:rPr>
          <w:t>6</w:t>
        </w:r>
      </w:hyperlink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scavenge hydroxyl radicals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n vitro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MbzwvQXV0aG9yPjxZZWFyPjE5OTQ8L1llYXI+PFJlY051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</w:fldData>
        </w:fldChar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MbzwvQXV0aG9yPjxZZWFyPjE5OTQ8L1llYXI+PFJlY051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</w:fldData>
        </w:fldChar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7" w:tooltip="Lo, 1994 #9" w:history="1">
        <w:r w:rsidR="0098284A" w:rsidRPr="00CD2935">
          <w:rPr>
            <w:rFonts w:ascii="Times New Roman" w:hAnsi="Times New Roman" w:cs="Times New Roman"/>
            <w:noProof/>
            <w:kern w:val="0"/>
            <w:sz w:val="20"/>
            <w:szCs w:val="20"/>
          </w:rPr>
          <w:t>7</w:t>
        </w:r>
      </w:hyperlink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decrease </w:t>
      </w:r>
      <w:r w:rsidR="001E7FBA" w:rsidRPr="00CD2935">
        <w:rPr>
          <w:rStyle w:val="apple-converted-space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 </w:t>
      </w:r>
      <w:r w:rsidR="001E7FBA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ventricular arrhythmia induced by</w:t>
      </w:r>
      <w:r w:rsidR="001E7FBA" w:rsidRPr="00CD2935">
        <w:rPr>
          <w:rStyle w:val="apple-converted-space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 </w:t>
      </w:r>
      <w:r w:rsidR="001E7FBA" w:rsidRPr="00CD2935">
        <w:rPr>
          <w:rStyle w:val="highlight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coronary</w:t>
      </w:r>
      <w:r w:rsidR="001E7FBA" w:rsidRPr="00CD2935">
        <w:rPr>
          <w:rStyle w:val="apple-converted-space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 </w:t>
      </w:r>
      <w:r w:rsidR="001E7FBA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ligation</w:t>
      </w:r>
      <w:r w:rsidR="00BA30AA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</w:t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c2FpPC9BdXRob3I+PFllYXI+MTk5OTwvWWVhcj48UmVj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</w:fldData>
        </w:fldChar>
      </w:r>
      <w:r w:rsidR="00533866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instrText xml:space="preserve"> ADDIN EN.CITE </w:instrText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c2FpPC9BdXRob3I+PFllYXI+MTk5OTwvWWVhcj48UmVj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</w:fldData>
        </w:fldChar>
      </w:r>
      <w:r w:rsidR="00533866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instrText xml:space="preserve"> ADDIN EN.CITE.DATA </w:instrText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fldChar w:fldCharType="end"/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fldChar w:fldCharType="separate"/>
      </w:r>
      <w:r w:rsidR="00533866" w:rsidRPr="00CD2935">
        <w:rPr>
          <w:rFonts w:ascii="Times New Roman" w:hAnsi="Times New Roman" w:cs="Times New Roman"/>
          <w:noProof/>
          <w:color w:val="000000"/>
          <w:sz w:val="20"/>
          <w:szCs w:val="20"/>
          <w:shd w:val="clear" w:color="auto" w:fill="FFFFFF"/>
        </w:rPr>
        <w:t>[</w:t>
      </w:r>
      <w:hyperlink w:anchor="_ENREF_8" w:tooltip="Tsai, 1999 #10" w:history="1">
        <w:r w:rsidR="0098284A" w:rsidRPr="00CD2935">
          <w:rPr>
            <w:rFonts w:ascii="Times New Roman" w:hAnsi="Times New Roman" w:cs="Times New Roman"/>
            <w:noProof/>
            <w:color w:val="000000"/>
            <w:sz w:val="20"/>
            <w:szCs w:val="20"/>
            <w:shd w:val="clear" w:color="auto" w:fill="FFFFFF"/>
          </w:rPr>
          <w:t>8</w:t>
        </w:r>
      </w:hyperlink>
      <w:r w:rsidR="00533866" w:rsidRPr="00CD2935">
        <w:rPr>
          <w:rFonts w:ascii="Times New Roman" w:hAnsi="Times New Roman" w:cs="Times New Roman"/>
          <w:noProof/>
          <w:color w:val="000000"/>
          <w:sz w:val="20"/>
          <w:szCs w:val="20"/>
          <w:shd w:val="clear" w:color="auto" w:fill="FFFFFF"/>
        </w:rPr>
        <w:t>]</w:t>
      </w:r>
      <w:r w:rsidR="009D03A1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 and suppress the aggregation and release reaction of rabbit platelets induced by collagen and arachidonic acid through the inhibition of thromboxane formation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/>
      </w:r>
      <w:r w:rsidR="00533866" w:rsidRPr="00CD2935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&lt;EndNote&gt;&lt;Cite&gt;&lt;Author&gt;Teng&lt;/Author&gt;&lt;Year&gt;1988&lt;/Year&gt;&lt;RecNum&gt;11&lt;/RecNum&gt;&lt;DisplayText&gt;[9]&lt;/DisplayText&gt;&lt;record&gt;&lt;rec-number&gt;11&lt;/rec-number&gt;&lt;foreign-keys&gt;&lt;key app="EN" db-id="vzxfz9vxgzeew9et5aw5sv2rzev05wx5zszs"&gt;11&lt;/key&gt;&lt;/foreign-keys&gt;&lt;ref-type name="Journal Article"&gt;17&lt;/ref-type&gt;&lt;contributors&gt;&lt;authors&gt;&lt;author&gt;Teng, C. M.&lt;/author&gt;&lt;author&gt;Chen, C. C.&lt;/author&gt;&lt;author&gt;Ko, F. N.&lt;/author&gt;&lt;author&gt;Lee, L. G.&lt;/author&gt;&lt;author&gt;Huang, T. F.&lt;/author&gt;&lt;author&gt;Chen, Y. P.&lt;/author&gt;&lt;author&gt;Hsu, H. Y.&lt;/author&gt;&lt;/authors&gt;&lt;/contributors&gt;&lt;auth-address&gt;Pharmacological Institute, College of Medicine, National Taiwan University, Taipei.&lt;/auth-address&gt;&lt;titles&gt;&lt;title&gt;Two antiplatelet agents from Magnolia officinalis&lt;/title&gt;&lt;secondary-title&gt;Thromb Res&lt;/secondary-title&gt;&lt;alt-title&gt;Thrombosis research&lt;/alt-title&gt;&lt;/titles&gt;&lt;periodical&gt;&lt;full-title&gt;Thromb Res&lt;/full-title&gt;&lt;abbr-1&gt;Thrombosis research&lt;/abbr-1&gt;&lt;/periodical&gt;&lt;alt-periodical&gt;&lt;full-title&gt;Thromb Res&lt;/full-title&gt;&lt;abbr-1&gt;Thrombosis research&lt;/abbr-1&gt;&lt;/alt-periodical&gt;&lt;pages&gt;757-65&lt;/pages&gt;&lt;volume&gt;50&lt;/volume&gt;&lt;number&gt;6&lt;/number&gt;&lt;edition&gt;1988/06/15&lt;/edition&gt;&lt;keywords&gt;&lt;keyword&gt;Animals&lt;/keyword&gt;&lt;keyword&gt;Biphenyl Compounds/*pharmacology&lt;/keyword&gt;&lt;keyword&gt;Calcium/blood&lt;/keyword&gt;&lt;keyword&gt;In Vitro Techniques&lt;/keyword&gt;&lt;keyword&gt;*Lignans&lt;/keyword&gt;&lt;keyword&gt;*Medicine, Chinese Traditional&lt;/keyword&gt;&lt;keyword&gt;Platelet Aggregation Inhibitors/*pharmacology&lt;/keyword&gt;&lt;keyword&gt;Platelet Function Tests&lt;/keyword&gt;&lt;keyword&gt;Rabbits&lt;/keyword&gt;&lt;keyword&gt;Thromboxane B2/blood&lt;/keyword&gt;&lt;/keywords&gt;&lt;dates&gt;&lt;year&gt;1988&lt;/year&gt;&lt;pub-dates&gt;&lt;date&gt;Jun 15&lt;/date&gt;&lt;/pub-dates&gt;&lt;/dates&gt;&lt;isbn&gt;0049-3848 (Print)&amp;#xD;0049-3848 (Linking)&lt;/isbn&gt;&lt;accession-num&gt;3413728&lt;/accession-num&gt;&lt;work-type&gt;Research Support, Non-U.S. Gov&amp;apos;t&lt;/work-type&gt;&lt;urls&gt;&lt;related-urls&gt;&lt;url&gt;http://www.ncbi.nlm.nih.gov/pubmed/3413728&lt;/url&gt;&lt;/related-urls&gt;&lt;/urls&gt;&lt;language&gt;eng&lt;/language&gt;&lt;/record&gt;&lt;/Cite&gt;&lt;/EndNote&gt;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9" w:tooltip="Teng, 1988 #11" w:history="1">
        <w:r w:rsidR="0098284A" w:rsidRPr="00CD2935">
          <w:rPr>
            <w:rFonts w:ascii="Times New Roman" w:hAnsi="Times New Roman" w:cs="Times New Roman"/>
            <w:noProof/>
            <w:kern w:val="0"/>
            <w:sz w:val="20"/>
            <w:szCs w:val="20"/>
          </w:rPr>
          <w:t>9</w:t>
        </w:r>
      </w:hyperlink>
      <w:r w:rsidR="00533866" w:rsidRPr="00CD2935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 xml:space="preserve"> Recently, </w:t>
      </w:r>
      <w:r w:rsidRPr="00CD2935">
        <w:rPr>
          <w:rFonts w:ascii="Times New Roman" w:eastAsia="AdvTimes" w:hAnsi="Times New Roman" w:cs="Times New Roman"/>
          <w:color w:val="000000"/>
          <w:kern w:val="0"/>
          <w:sz w:val="20"/>
          <w:szCs w:val="20"/>
        </w:rPr>
        <w:t>Hon has displayed a neuroprotective effect.</w:t>
      </w:r>
      <w:r w:rsidRPr="00CD2935">
        <w:rPr>
          <w:rFonts w:ascii="Times New Roman" w:hAnsi="Times New Roman" w:cs="Times New Roman"/>
          <w:sz w:val="20"/>
          <w:szCs w:val="20"/>
        </w:rPr>
        <w:t xml:space="preserve"> It has therapeutic potential in anxiety, pain, </w:t>
      </w:r>
      <w:bookmarkStart w:id="41" w:name="OLE_LINK125"/>
      <w:bookmarkStart w:id="42" w:name="OLE_LINK126"/>
      <w:bookmarkStart w:id="43" w:name="OLE_LINK146"/>
      <w:r w:rsidRPr="00CD2935">
        <w:rPr>
          <w:rFonts w:ascii="Times New Roman" w:hAnsi="Times New Roman" w:cs="Times New Roman"/>
          <w:sz w:val="20"/>
          <w:szCs w:val="20"/>
        </w:rPr>
        <w:t>epilepsy</w:t>
      </w:r>
      <w:bookmarkEnd w:id="41"/>
      <w:bookmarkEnd w:id="42"/>
      <w:bookmarkEnd w:id="43"/>
      <w:r w:rsidRPr="00CD2935">
        <w:rPr>
          <w:rFonts w:ascii="Times New Roman" w:hAnsi="Times New Roman" w:cs="Times New Roman"/>
          <w:sz w:val="20"/>
          <w:szCs w:val="20"/>
        </w:rPr>
        <w:t xml:space="preserve">, </w:t>
      </w:r>
      <w:bookmarkStart w:id="44" w:name="OLE_LINK139"/>
      <w:bookmarkStart w:id="45" w:name="OLE_LINK140"/>
      <w:r w:rsidRPr="00CD2935">
        <w:rPr>
          <w:rFonts w:ascii="Times New Roman" w:hAnsi="Times New Roman" w:cs="Times New Roman"/>
          <w:sz w:val="20"/>
          <w:szCs w:val="20"/>
        </w:rPr>
        <w:t>cerebrovascular injury</w:t>
      </w:r>
      <w:bookmarkEnd w:id="44"/>
      <w:bookmarkEnd w:id="45"/>
      <w:r w:rsidRPr="00CD2935">
        <w:rPr>
          <w:rFonts w:ascii="Times New Roman" w:hAnsi="Times New Roman" w:cs="Times New Roman"/>
          <w:sz w:val="20"/>
          <w:szCs w:val="20"/>
        </w:rPr>
        <w:t xml:space="preserve"> , and cognitive disorders including Alzheimer’s disease</w:t>
      </w:r>
      <w:r w:rsidR="00BA30AA" w:rsidRPr="00CD2935">
        <w:rPr>
          <w:rFonts w:ascii="Times New Roman" w:hAnsi="Times New Roman" w:cs="Times New Roman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LdXJpYmFyYTwvQXV0aG9yPjxZZWFyPjIwMDA8L1llYXI+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</w:fldData>
        </w:fldChar>
      </w:r>
      <w:r w:rsidR="00533866" w:rsidRPr="00CD2935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9D03A1" w:rsidRPr="00CD2935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LdXJpYmFyYTwvQXV0aG9yPjxZZWFyPjIwMDA8L1llYXI+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</w:fldData>
        </w:fldChar>
      </w:r>
      <w:r w:rsidR="00533866" w:rsidRPr="00CD2935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9D03A1" w:rsidRPr="00CD2935">
        <w:rPr>
          <w:rFonts w:ascii="Times New Roman" w:hAnsi="Times New Roman" w:cs="Times New Roman"/>
          <w:sz w:val="20"/>
          <w:szCs w:val="20"/>
        </w:rPr>
      </w:r>
      <w:r w:rsidR="009D03A1" w:rsidRPr="00CD2935">
        <w:rPr>
          <w:rFonts w:ascii="Times New Roman" w:hAnsi="Times New Roman" w:cs="Times New Roman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sz w:val="20"/>
          <w:szCs w:val="20"/>
        </w:rPr>
      </w:r>
      <w:r w:rsidR="009D03A1" w:rsidRPr="00CD2935">
        <w:rPr>
          <w:rFonts w:ascii="Times New Roman" w:hAnsi="Times New Roman" w:cs="Times New Roman"/>
          <w:sz w:val="20"/>
          <w:szCs w:val="20"/>
        </w:rPr>
        <w:fldChar w:fldCharType="separate"/>
      </w:r>
      <w:r w:rsidR="00533866" w:rsidRPr="00CD2935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0" w:tooltip="Kuribara, 2000 #12" w:history="1">
        <w:r w:rsidR="0098284A" w:rsidRPr="00CD2935">
          <w:rPr>
            <w:rFonts w:ascii="Times New Roman" w:hAnsi="Times New Roman" w:cs="Times New Roman"/>
            <w:noProof/>
            <w:sz w:val="20"/>
            <w:szCs w:val="20"/>
          </w:rPr>
          <w:t>10-15</w:t>
        </w:r>
      </w:hyperlink>
      <w:r w:rsidR="00533866" w:rsidRPr="00CD2935">
        <w:rPr>
          <w:rFonts w:ascii="Times New Roman" w:hAnsi="Times New Roman" w:cs="Times New Roman"/>
          <w:noProof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sz w:val="20"/>
          <w:szCs w:val="20"/>
        </w:rPr>
        <w:t xml:space="preserve">.  The 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>neuroprotective effects of Hon may be attributed to</w:t>
      </w:r>
      <w:r w:rsidRPr="00CD2935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a wide range of mechanisms</w:t>
      </w:r>
      <w:r w:rsidRPr="00CD2935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, but the effects of Hon on ion channels in neuroprotection, especially in pain, are unclear.</w:t>
      </w:r>
    </w:p>
    <w:p w:rsidR="00F85D94" w:rsidRPr="00CD2935" w:rsidRDefault="00F85D94" w:rsidP="009A66C3">
      <w:pPr>
        <w:spacing w:line="480" w:lineRule="auto"/>
        <w:ind w:firstLineChars="200" w:firstLine="4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Peripheral</w:t>
      </w:r>
      <w:r w:rsidRPr="00CD2935">
        <w:rPr>
          <w:rFonts w:ascii="Times New Roman" w:hAnsi="Times New Roman" w:cs="Times New Roman"/>
          <w:sz w:val="20"/>
          <w:szCs w:val="20"/>
        </w:rPr>
        <w:t xml:space="preserve"> </w:t>
      </w:r>
      <w:r w:rsidRPr="00CD2935">
        <w:rPr>
          <w:rFonts w:ascii="Times New Roman" w:eastAsia="HelveticaNeueLTStd-Roman" w:hAnsi="Times New Roman" w:cs="Times New Roman"/>
          <w:kern w:val="0"/>
          <w:sz w:val="20"/>
          <w:szCs w:val="20"/>
        </w:rPr>
        <w:t xml:space="preserve">nerve damage elicits hyperactivity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of </w:t>
      </w:r>
      <w:bookmarkStart w:id="46" w:name="OLE_LINK20"/>
      <w:bookmarkStart w:id="47" w:name="OLE_LINK29"/>
      <w:r w:rsidRPr="00CD2935">
        <w:rPr>
          <w:rFonts w:ascii="Times New Roman" w:hAnsi="Times New Roman" w:cs="Times New Roman"/>
          <w:kern w:val="0"/>
          <w:sz w:val="20"/>
          <w:szCs w:val="20"/>
        </w:rPr>
        <w:t>dorsal root ganglion (DRG) neurons</w:t>
      </w:r>
      <w:bookmarkEnd w:id="46"/>
      <w:bookmarkEnd w:id="47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o contribute toward peripheral neuropathic pain. Increased excitability of DRG neurons </w:t>
      </w:r>
      <w:r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 xml:space="preserve">is attributable to alterations in the expression 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biophysical properties</w:t>
      </w:r>
      <w:r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 xml:space="preserve"> of voltage-gate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Na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r w:rsidR="0078269C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Ca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2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>channel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fldChar w:fldCharType="begin">
          <w:fldData xml:space="preserve">PEVuZE5vdGU+PENpdGU+PEF1dGhvcj5LYWphbmRlcjwvQXV0aG9yPjxZZWFyPjE5OTI8L1llYXI+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</w:fldData>
        </w:fldChar>
      </w:r>
      <w:r w:rsidR="0098284A">
        <w:rPr>
          <w:rFonts w:ascii="Times New Roman" w:eastAsia="WarnockPro-Regular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eastAsia="WarnockPro-Regular" w:hAnsi="Times New Roman" w:cs="Times New Roman"/>
          <w:kern w:val="0"/>
          <w:sz w:val="20"/>
          <w:szCs w:val="20"/>
        </w:rPr>
        <w:fldChar w:fldCharType="begin">
          <w:fldData xml:space="preserve">PEVuZE5vdGU+PENpdGU+PEF1dGhvcj5LYWphbmRlcjwvQXV0aG9yPjxZZWFyPjE5OTI8L1llYXI+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</w:fldData>
        </w:fldChar>
      </w:r>
      <w:r w:rsidR="0098284A">
        <w:rPr>
          <w:rFonts w:ascii="Times New Roman" w:eastAsia="WarnockPro-Regular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eastAsia="WarnockPro-Regular" w:hAnsi="Times New Roman" w:cs="Times New Roman"/>
          <w:kern w:val="0"/>
          <w:sz w:val="20"/>
          <w:szCs w:val="20"/>
        </w:rPr>
      </w:r>
      <w:r w:rsidR="009D03A1">
        <w:rPr>
          <w:rFonts w:ascii="Times New Roman" w:eastAsia="WarnockPro-Regular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eastAsia="WarnockPro-Regular" w:hAnsi="Times New Roman" w:cs="Times New Roman"/>
          <w:noProof/>
          <w:kern w:val="0"/>
          <w:sz w:val="20"/>
          <w:szCs w:val="20"/>
        </w:rPr>
        <w:t>[</w:t>
      </w:r>
      <w:hyperlink w:anchor="_ENREF_16" w:tooltip="Kajander, 1992 #20" w:history="1">
        <w:r w:rsidR="0098284A">
          <w:rPr>
            <w:rFonts w:ascii="Times New Roman" w:eastAsia="WarnockPro-Regular" w:hAnsi="Times New Roman" w:cs="Times New Roman"/>
            <w:noProof/>
            <w:kern w:val="0"/>
            <w:sz w:val="20"/>
            <w:szCs w:val="20"/>
          </w:rPr>
          <w:t>16</w:t>
        </w:r>
      </w:hyperlink>
      <w:r w:rsidR="0098284A">
        <w:rPr>
          <w:rFonts w:ascii="Times New Roman" w:eastAsia="WarnockPro-Regular" w:hAnsi="Times New Roman" w:cs="Times New Roman"/>
          <w:noProof/>
          <w:kern w:val="0"/>
          <w:sz w:val="20"/>
          <w:szCs w:val="20"/>
        </w:rPr>
        <w:t xml:space="preserve">, </w:t>
      </w:r>
      <w:hyperlink w:anchor="_ENREF_17" w:tooltip="Kim, 2002 #21" w:history="1">
        <w:r w:rsidR="0098284A">
          <w:rPr>
            <w:rFonts w:ascii="Times New Roman" w:eastAsia="WarnockPro-Regular" w:hAnsi="Times New Roman" w:cs="Times New Roman"/>
            <w:noProof/>
            <w:kern w:val="0"/>
            <w:sz w:val="20"/>
            <w:szCs w:val="20"/>
          </w:rPr>
          <w:t>17</w:t>
        </w:r>
      </w:hyperlink>
      <w:r w:rsidR="0098284A">
        <w:rPr>
          <w:rFonts w:ascii="Times New Roman" w:eastAsia="WarnockPro-Regular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bookmarkStart w:id="48" w:name="OLE_LINK42"/>
      <w:r w:rsidRPr="00CD2935">
        <w:rPr>
          <w:rFonts w:ascii="Times New Roman" w:hAnsi="Times New Roman" w:cs="Times New Roman"/>
          <w:kern w:val="0"/>
          <w:sz w:val="20"/>
          <w:szCs w:val="20"/>
        </w:rPr>
        <w:t>Voltage-gated potassium</w:t>
      </w:r>
      <w:bookmarkEnd w:id="48"/>
      <w:r w:rsidR="000A557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(K</w:t>
      </w:r>
      <w:r w:rsidR="000A557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0A5574" w:rsidRPr="00CD2935">
        <w:rPr>
          <w:rFonts w:ascii="Times New Roman" w:hAnsi="Times New Roman" w:cs="Times New Roman"/>
          <w:kern w:val="0"/>
          <w:sz w:val="20"/>
          <w:szCs w:val="20"/>
        </w:rPr>
        <w:t>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  currents are crucial determinants of neuronal excitability</w:t>
      </w:r>
      <w:r w:rsidRPr="00CD2935">
        <w:rPr>
          <w:rStyle w:val="CommentReference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</w:t>
      </w:r>
      <w:r w:rsidRPr="00CD2935">
        <w:rPr>
          <w:rStyle w:val="apple-converted-space"/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 </w:t>
      </w:r>
      <w:r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for spike threshold and firing frequency control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are subdivided into rapidly inactivating A-type 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urrent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 and 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>slowly inactivating</w:t>
      </w:r>
      <w:r w:rsidRPr="00CD2935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</w:t>
      </w:r>
      <w:r w:rsidR="00162817" w:rsidRPr="00CD2935">
        <w:rPr>
          <w:rFonts w:ascii="Times New Roman" w:hAnsi="Times New Roman" w:cs="Times New Roman"/>
          <w:kern w:val="0"/>
          <w:sz w:val="20"/>
          <w:szCs w:val="20"/>
        </w:rPr>
        <w:t xml:space="preserve">delayed-rectifier 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urrent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TdGV3YXJ0PC9BdXRob3I+PFllYXI+MjAwMzwvWWVhcj48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TdGV3YXJ0PC9BdXRob3I+PFllYXI+MjAwMzwvWWVhcj48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18" w:tooltip="Stewart, 2003 #22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18-21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Recent reports have demonstrated that both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935AA3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935AA3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 significantly reduced in the chronic constriction injury (CCI) rat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YaWFvPC9BdXRob3I+PFllYXI+MjAxNjwvWWVhcj48UmVj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YaWFvPC9BdXRob3I+PFllYXI+MjAxNjwvWWVhcj48UmVj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2" w:tooltip="Xiao, 2016 #24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2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 changes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in the chronic compression (CCD) model obtained from different studies are inconsistent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GYW48L0F1dGhvcj48WWVhcj4yMDExPC9ZZWFyPjxSZWNO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GYW48L0F1dGhvcj48WWVhcj4yMDExPC9ZZWFyPjxSZWNO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3" w:tooltip="Fan, 2011 #1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3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 xml:space="preserve">, </w:t>
      </w:r>
      <w:hyperlink w:anchor="_ENREF_24" w:tooltip="Fan, 2011 #26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4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se discrepancies may be because of differences in cell-size. But a reduction in </w:t>
      </w:r>
      <w:r w:rsidR="00935AA3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/or </w:t>
      </w:r>
      <w:r w:rsidR="00935AA3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935AA3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is observed in DRG neurons under various pathological conditions,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 xml:space="preserve">including </w:t>
      </w:r>
      <w:bookmarkStart w:id="49" w:name="OLE_LINK180"/>
      <w:bookmarkStart w:id="50" w:name="OLE_LINK181"/>
      <w:r w:rsidRPr="00CD2935">
        <w:rPr>
          <w:rFonts w:ascii="Times New Roman" w:hAnsi="Times New Roman" w:cs="Times New Roman"/>
          <w:kern w:val="0"/>
          <w:sz w:val="20"/>
          <w:szCs w:val="20"/>
        </w:rPr>
        <w:t>chronic bladder inflammation</w:t>
      </w:r>
      <w:bookmarkEnd w:id="49"/>
      <w:bookmarkEnd w:id="50"/>
      <w:r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bCs/>
          <w:kern w:val="0"/>
          <w:sz w:val="20"/>
          <w:szCs w:val="20"/>
        </w:rPr>
        <w:t xml:space="preserve"> spinal cord injury 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hronic pancreatiti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IYXlhc2hpPC9BdXRob3I+PFllYXI+MjAwOTwvWWVhcj48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IYXlhc2hpPC9BdXRob3I+PFllYXI+MjAwOTwvWWVhcj48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5" w:tooltip="Hayashi, 2009 #27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5-27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se findings indicate that the hyperexcitability is associated </w:t>
      </w:r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 xml:space="preserve">with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 decreased density of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.</w:t>
      </w:r>
    </w:p>
    <w:p w:rsidR="00F85D94" w:rsidRPr="00CD2935" w:rsidRDefault="00F85D94" w:rsidP="009A66C3">
      <w:pPr>
        <w:spacing w:line="480" w:lineRule="auto"/>
        <w:ind w:firstLineChars="200" w:firstLine="4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sz w:val="20"/>
          <w:szCs w:val="20"/>
        </w:rPr>
        <w:t xml:space="preserve">In the present study,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we investigated the effects of Hon on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in DRG neurons using the whole-cell patch clamp technique and determine</w:t>
      </w:r>
      <w:r w:rsidR="000A5574" w:rsidRPr="00CD2935">
        <w:rPr>
          <w:rFonts w:ascii="Times New Roman" w:hAnsi="Times New Roman" w:cs="Times New Roman"/>
          <w:kern w:val="0"/>
          <w:sz w:val="20"/>
          <w:szCs w:val="20"/>
        </w:rPr>
        <w:t>d whether Hon affect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activity and kinetic properties of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. We first found that Hon 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</w:rPr>
        <w:t>inhibited</w:t>
      </w:r>
      <w:r w:rsidR="005B3EBE"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I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5B3EBE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 concentration- dependent </w:t>
      </w:r>
      <w:r w:rsidR="005B3EBE" w:rsidRPr="00CD2935">
        <w:rPr>
          <w:rFonts w:ascii="Times New Roman" w:hAnsi="Times New Roman" w:cs="Times New Roman"/>
          <w:kern w:val="0"/>
          <w:sz w:val="20"/>
          <w:szCs w:val="20"/>
        </w:rPr>
        <w:t>manner i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DRG neurons. In addition,</w:t>
      </w:r>
      <w:r w:rsidRPr="00CD2935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</w:t>
      </w:r>
      <w:r w:rsidR="003D0C00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Hon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hifted 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he steady-state </w:t>
      </w:r>
      <w:bookmarkStart w:id="51" w:name="OLE_LINK127"/>
      <w:bookmarkStart w:id="52" w:name="OLE_LINK128"/>
      <w:bookmarkStart w:id="53" w:name="OLE_LINK129"/>
      <w:bookmarkStart w:id="54" w:name="OLE_LINK130"/>
      <w:r w:rsidRPr="00CD2935">
        <w:rPr>
          <w:rFonts w:ascii="Times New Roman" w:hAnsi="Times New Roman" w:cs="Times New Roman"/>
          <w:kern w:val="0"/>
          <w:sz w:val="20"/>
          <w:szCs w:val="20"/>
        </w:rPr>
        <w:t>activation</w:t>
      </w:r>
      <w:bookmarkEnd w:id="51"/>
      <w:bookmarkEnd w:id="52"/>
      <w:bookmarkEnd w:id="53"/>
      <w:bookmarkEnd w:id="54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ves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o more positive potentials, without altering inactivation and recovery from the inactivated state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.</w:t>
      </w: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Materials and Methods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iCs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</w:rPr>
        <w:t>Animals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BF6A8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Kunming mice (25-30g), obtained from the Qinglongshan Animal Center of Nanjing, were caged with a 12 h natural light-dark cycle with proper food and water. </w:t>
      </w:r>
      <w:r w:rsidR="00E70300" w:rsidRPr="00CD2935">
        <w:rPr>
          <w:rFonts w:ascii="Times New Roman" w:hAnsi="Times New Roman" w:cs="Times New Roman"/>
          <w:kern w:val="0"/>
          <w:sz w:val="20"/>
          <w:szCs w:val="20"/>
        </w:rPr>
        <w:t>All procedures involving animals and their care were approved by</w:t>
      </w:r>
      <w:r w:rsidRPr="00CD2935">
        <w:rPr>
          <w:rStyle w:val="apple-converted-space"/>
          <w:rFonts w:ascii="Times New Roman" w:hAnsi="Times New Roman" w:cs="Times New Roman"/>
          <w:color w:val="333333"/>
          <w:spacing w:val="1"/>
          <w:sz w:val="20"/>
          <w:szCs w:val="20"/>
          <w:shd w:val="clear" w:color="auto" w:fill="FCFCFC"/>
        </w:rPr>
        <w:t> </w:t>
      </w:r>
      <w:r w:rsidRPr="00CD2935">
        <w:rPr>
          <w:rFonts w:ascii="Times New Roman" w:eastAsia="Times-Roman" w:hAnsi="Times New Roman" w:cs="Times New Roman"/>
          <w:kern w:val="0"/>
          <w:sz w:val="20"/>
          <w:szCs w:val="20"/>
        </w:rPr>
        <w:t>the Institutional Animal Care and Use Committee of</w:t>
      </w:r>
      <w:r w:rsidRPr="00CD2935">
        <w:rPr>
          <w:rStyle w:val="Emphasis"/>
          <w:rFonts w:ascii="Times New Roman" w:hAnsi="Times New Roman" w:cs="Times New Roman"/>
          <w:b/>
          <w:bCs/>
          <w:i w:val="0"/>
          <w:iCs w:val="0"/>
          <w:sz w:val="20"/>
          <w:szCs w:val="20"/>
        </w:rPr>
        <w:t xml:space="preserve"> </w:t>
      </w:r>
      <w:r w:rsidRPr="00CD2935">
        <w:rPr>
          <w:rStyle w:val="Emphasis"/>
          <w:rFonts w:ascii="Times New Roman" w:hAnsi="Times New Roman" w:cs="Times New Roman"/>
          <w:bCs/>
          <w:i w:val="0"/>
          <w:iCs w:val="0"/>
          <w:sz w:val="20"/>
          <w:szCs w:val="20"/>
        </w:rPr>
        <w:t>China Pharmaceutical Universit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67018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>and were in compliance with the National</w:t>
      </w:r>
      <w:r w:rsidR="0067018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67018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>Institutes of Health Guide for the Care and Use of Laboratory</w:t>
      </w:r>
      <w:r w:rsidR="0067018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670181"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>Animals.</w:t>
      </w:r>
      <w:r w:rsidRPr="00CD2935">
        <w:rPr>
          <w:rFonts w:ascii="Times New Roman" w:hAnsi="Times New Roman" w:cs="Times New Roman"/>
          <w:color w:val="000000" w:themeColor="text1"/>
          <w:spacing w:val="1"/>
          <w:sz w:val="20"/>
          <w:szCs w:val="20"/>
          <w:shd w:val="clear" w:color="auto" w:fill="FCFCFC"/>
        </w:rPr>
        <w:t xml:space="preserve"> Every effort was made to minimize the suffering and number of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animals used during the experiments.</w:t>
      </w:r>
    </w:p>
    <w:p w:rsidR="00F85D94" w:rsidRPr="00CD2935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iCs/>
          <w:sz w:val="20"/>
          <w:szCs w:val="20"/>
        </w:rPr>
        <w:t>Cell Preparation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bookmarkStart w:id="55" w:name="OLE_LINK2"/>
      <w:bookmarkStart w:id="56" w:name="OLE_LINK3"/>
      <w:r w:rsidRPr="00CD2935">
        <w:rPr>
          <w:rFonts w:ascii="Times New Roman" w:hAnsi="Times New Roman" w:cs="Times New Roman"/>
          <w:kern w:val="0"/>
          <w:sz w:val="20"/>
          <w:szCs w:val="20"/>
        </w:rPr>
        <w:t>Dorsal root ganglion cells</w:t>
      </w:r>
      <w:bookmarkEnd w:id="55"/>
      <w:bookmarkEnd w:id="56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 freshly isolated on the basis of the method described previously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NdXJha2FtaTwvQXV0aG9yPjxZZWFyPjIwMDQ8L1llYXI+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NdXJha2FtaTwvQXV0aG9yPjxZZWFyPjIwMDQ8L1llYXI+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8" w:tooltip="Murakami, 2004 #30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8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 xml:space="preserve">Briefly, mice were killed by </w:t>
      </w:r>
      <w:r w:rsidR="00F3240B" w:rsidRPr="00CD2935">
        <w:rPr>
          <w:rFonts w:ascii="Times New Roman" w:hAnsi="Times New Roman" w:cs="Times New Roman"/>
          <w:kern w:val="0"/>
          <w:sz w:val="20"/>
          <w:szCs w:val="20"/>
        </w:rPr>
        <w:t>decapitati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ganglia were dissected from the vertebral column. Ganglia were submerged in oxygenated Tyrode's solution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(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 xml:space="preserve">containing </w:t>
      </w:r>
      <w:r w:rsidRPr="00CD2935">
        <w:rPr>
          <w:rFonts w:ascii="Times New Roman" w:hAnsi="Times New Roman" w:cs="Times New Roman"/>
          <w:sz w:val="20"/>
          <w:szCs w:val="20"/>
        </w:rPr>
        <w:t>in mM: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NaCl 137, MgCl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1.2, KCl 5.4, NaH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PO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4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1.2, </w:t>
      </w:r>
      <w:r w:rsidR="004D59A8" w:rsidRPr="00CD2935">
        <w:rPr>
          <w:rFonts w:ascii="Times New Roman" w:hAnsi="Times New Roman" w:cs="Times New Roman"/>
          <w:kern w:val="0"/>
          <w:sz w:val="20"/>
          <w:szCs w:val="20"/>
        </w:rPr>
        <w:t>CaCl</w:t>
      </w:r>
      <w:r w:rsidR="004D59A8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="004D59A8" w:rsidRPr="00CD2935">
        <w:rPr>
          <w:rFonts w:ascii="Times New Roman" w:hAnsi="Times New Roman" w:cs="Times New Roman"/>
          <w:kern w:val="0"/>
          <w:sz w:val="20"/>
          <w:szCs w:val="20"/>
        </w:rPr>
        <w:t xml:space="preserve"> 1,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EPES 10, glucose 10,</w:t>
      </w:r>
      <w:r w:rsidRPr="00CD2935">
        <w:rPr>
          <w:rFonts w:ascii="Times New Roman" w:hAnsi="Times New Roman" w:cs="Times New Roman"/>
          <w:sz w:val="20"/>
          <w:szCs w:val="20"/>
        </w:rPr>
        <w:t xml:space="preserve"> pH 7.4) 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inced with </w:t>
      </w:r>
      <w:bookmarkStart w:id="57" w:name="OLE_LINK45"/>
      <w:r w:rsidRPr="00CD2935">
        <w:rPr>
          <w:rFonts w:ascii="Times New Roman" w:hAnsi="Times New Roman" w:cs="Times New Roman"/>
          <w:kern w:val="0"/>
          <w:sz w:val="20"/>
          <w:szCs w:val="20"/>
        </w:rPr>
        <w:t>iridectomy scissors</w:t>
      </w:r>
      <w:bookmarkEnd w:id="57"/>
      <w:r w:rsidRPr="00CD2935">
        <w:rPr>
          <w:rFonts w:ascii="Times New Roman" w:hAnsi="Times New Roman" w:cs="Times New Roman"/>
          <w:kern w:val="0"/>
          <w:sz w:val="20"/>
          <w:szCs w:val="20"/>
        </w:rPr>
        <w:t>. Minced ganglia were incubated at 37℃ for 60 min</w:t>
      </w:r>
      <w:r w:rsidRPr="00CD2935" w:rsidDel="00035390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</w:t>
      </w:r>
      <w:bookmarkStart w:id="58" w:name="OLE_LINK40"/>
      <w:bookmarkStart w:id="59" w:name="OLE_LINK41"/>
      <w:r w:rsidR="004D59A8" w:rsidRPr="00CD2935">
        <w:rPr>
          <w:rFonts w:ascii="Times New Roman" w:hAnsi="Times New Roman" w:cs="Times New Roman"/>
          <w:kern w:val="0"/>
          <w:sz w:val="20"/>
          <w:szCs w:val="20"/>
        </w:rPr>
        <w:t>Tyrode's 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olution</w:t>
      </w:r>
      <w:bookmarkEnd w:id="58"/>
      <w:bookmarkEnd w:id="59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ontaining collagenase (1 mg/ml, type Ⅱ; </w:t>
      </w:r>
      <w:r w:rsidR="00520820" w:rsidRPr="00CD2935">
        <w:rPr>
          <w:rFonts w:ascii="Times New Roman" w:hAnsi="Times New Roman" w:cs="Times New Roman"/>
          <w:sz w:val="20"/>
          <w:szCs w:val="20"/>
        </w:rPr>
        <w:t>Worthint</w:t>
      </w:r>
      <w:r w:rsidRPr="00CD2935">
        <w:rPr>
          <w:rFonts w:ascii="Times New Roman" w:hAnsi="Times New Roman" w:cs="Times New Roman"/>
          <w:sz w:val="20"/>
          <w:szCs w:val="20"/>
        </w:rPr>
        <w:t>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 USA). Then the DRGs were dissociated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 xml:space="preserve"> by triturating through a fire-polished Pasteur pipette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isolated DRGs were washed for 3 times to suspend digestion using </w:t>
      </w:r>
      <w:hyperlink r:id="rId10" w:history="1">
        <w:r w:rsidRPr="00CD2935">
          <w:rPr>
            <w:rStyle w:val="Hyperlink"/>
            <w:rFonts w:ascii="Times New Roman" w:hAnsi="Times New Roman" w:cs="Times New Roman"/>
            <w:color w:val="000000" w:themeColor="text1"/>
            <w:kern w:val="0"/>
            <w:sz w:val="20"/>
            <w:szCs w:val="20"/>
            <w:u w:val="none"/>
          </w:rPr>
          <w:t>extracellular</w:t>
        </w:r>
      </w:hyperlink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olutions and then plated on Poly-D-lysine coated 35 mm culture dishes containing standard external solution (containing in mM: NaCl 137, MgCl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1.2, KCl 5.4, NaH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PO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4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0.33, HEPES 10, glucose 10, </w:t>
      </w:r>
      <w:bookmarkStart w:id="60" w:name="OLE_LINK30"/>
      <w:r w:rsidRPr="00CD2935">
        <w:rPr>
          <w:rFonts w:ascii="Times New Roman" w:hAnsi="Times New Roman" w:cs="Times New Roman"/>
          <w:kern w:val="0"/>
          <w:sz w:val="20"/>
          <w:szCs w:val="20"/>
        </w:rPr>
        <w:t>CaCl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1</w:t>
      </w:r>
      <w:bookmarkEnd w:id="60"/>
      <w:r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Nifedipine 0.005, TTX 0.001,</w:t>
      </w:r>
      <w:r w:rsidRPr="00CD2935">
        <w:rPr>
          <w:rFonts w:ascii="Times New Roman" w:hAnsi="Times New Roman" w:cs="Times New Roman"/>
          <w:sz w:val="20"/>
          <w:szCs w:val="20"/>
        </w:rPr>
        <w:t xml:space="preserve"> pH 7.4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.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lectrophysiological recordings 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BF6A8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Whole-cell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were recorded</w:t>
      </w:r>
      <w:r w:rsidR="004C540C"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 xml:space="preserve"> from 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>DRG neuron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ith a patch-clamp amplifier (HEKA EPC 10, HEKA Instruments,</w:t>
      </w:r>
      <w:r w:rsidR="00BB73D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Germany).</w:t>
      </w:r>
      <w:bookmarkStart w:id="61" w:name="OLE_LINK51"/>
      <w:bookmarkStart w:id="62" w:name="OLE_LINK5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timulation protocols and data acquisition were controlled</w:t>
      </w:r>
      <w:bookmarkEnd w:id="61"/>
      <w:bookmarkEnd w:id="6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ith Pulse software (HEKA Pulse, HEKA Instruments). 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>P</w:t>
      </w:r>
      <w:r w:rsidRPr="00CD2935">
        <w:rPr>
          <w:rFonts w:ascii="Times New Roman" w:hAnsi="Times New Roman" w:cs="Times New Roman"/>
          <w:sz w:val="20"/>
          <w:szCs w:val="20"/>
        </w:rPr>
        <w:t>ipette</w:t>
      </w:r>
      <w:r w:rsidR="004C540C" w:rsidRPr="00CD2935">
        <w:rPr>
          <w:rFonts w:ascii="Times New Roman" w:hAnsi="Times New Roman" w:cs="Times New Roman"/>
          <w:kern w:val="0"/>
          <w:sz w:val="20"/>
          <w:szCs w:val="20"/>
        </w:rPr>
        <w:t xml:space="preserve">s were fabricated from 1.5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mm out diameter borosilicate glass capillaries (Institute of Biophysics, Chinese Academy of Sciences,</w:t>
      </w:r>
      <w:r w:rsidR="00BB73D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China) using a 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>Sutter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P-97 puller (</w:t>
      </w:r>
      <w:bookmarkStart w:id="63" w:name="OLE_LINK49"/>
      <w:bookmarkStart w:id="64" w:name="OLE_LINK59"/>
      <w:bookmarkStart w:id="65" w:name="OLE_LINK68"/>
      <w:r w:rsidRPr="00CD2935">
        <w:rPr>
          <w:rFonts w:ascii="Times New Roman" w:hAnsi="Times New Roman" w:cs="Times New Roman"/>
          <w:kern w:val="0"/>
          <w:sz w:val="20"/>
          <w:szCs w:val="20"/>
        </w:rPr>
        <w:t>Sutter Instrument</w:t>
      </w:r>
      <w:r w:rsidR="006F6A66" w:rsidRPr="00CD2935">
        <w:rPr>
          <w:rFonts w:ascii="Times New Roman" w:hAnsi="Times New Roman" w:cs="Times New Roman"/>
          <w:kern w:val="0"/>
          <w:sz w:val="20"/>
          <w:szCs w:val="20"/>
        </w:rPr>
        <w:t>, USA</w:t>
      </w:r>
      <w:bookmarkEnd w:id="63"/>
      <w:bookmarkEnd w:id="64"/>
      <w:bookmarkEnd w:id="65"/>
      <w:r w:rsidRPr="00CD2935">
        <w:rPr>
          <w:rFonts w:ascii="Times New Roman" w:hAnsi="Times New Roman" w:cs="Times New Roman"/>
          <w:kern w:val="0"/>
          <w:sz w:val="20"/>
          <w:szCs w:val="20"/>
        </w:rPr>
        <w:t>). Fire-pol</w:t>
      </w:r>
      <w:r w:rsidR="004C540C" w:rsidRPr="00CD2935">
        <w:rPr>
          <w:rFonts w:ascii="Times New Roman" w:hAnsi="Times New Roman" w:cs="Times New Roman"/>
          <w:kern w:val="0"/>
          <w:sz w:val="20"/>
          <w:szCs w:val="20"/>
        </w:rPr>
        <w:t>ished pipette resistance was 3~5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MΩ when filled with the intracellular solution (containing in mM: KCl 140, CaCl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1, MgCl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1, Na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TP 2, EGTA 10, HEPES 5, adjusted to pH 7.2 with KOH). 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>Current signal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 filtered at 3 kHz, digitized at 10 kHz</w:t>
      </w:r>
      <w:r w:rsidRPr="00CD2935">
        <w:rPr>
          <w:rFonts w:ascii="Times New Roman" w:hAnsi="Times New Roman" w:cs="Times New Roman"/>
          <w:sz w:val="20"/>
          <w:szCs w:val="20"/>
        </w:rPr>
        <w:t>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1045CA">
        <w:rPr>
          <w:rFonts w:ascii="Times New Roman" w:hAnsi="Times New Roman" w:cs="Times New Roman" w:hint="eastAsia"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eries resistance was compensated (&gt;70%)</w:t>
      </w:r>
      <w:r w:rsidR="00E77741">
        <w:rPr>
          <w:rFonts w:ascii="Times New Roman" w:hAnsi="Times New Roman" w:cs="Times New Roman" w:hint="eastAsia"/>
          <w:kern w:val="0"/>
          <w:sz w:val="20"/>
          <w:szCs w:val="20"/>
        </w:rPr>
        <w:t>.</w:t>
      </w:r>
      <w:r w:rsidR="005E1241" w:rsidRPr="005E1241">
        <w:rPr>
          <w:rFonts w:ascii="Times-Roman" w:hAnsi="Times-Roman" w:cs="Times-Roman"/>
          <w:kern w:val="0"/>
          <w:sz w:val="18"/>
          <w:szCs w:val="18"/>
        </w:rPr>
        <w:t xml:space="preserve"> </w:t>
      </w:r>
      <w:r w:rsidR="001045CA">
        <w:rPr>
          <w:rFonts w:ascii="Times New Roman" w:hAnsi="Times New Roman" w:cs="Times New Roman" w:hint="eastAsia"/>
          <w:kern w:val="0"/>
          <w:sz w:val="20"/>
          <w:szCs w:val="20"/>
        </w:rPr>
        <w:t>The capacitances (c-fast and c-slow) were compensated a</w:t>
      </w:r>
      <w:r w:rsidR="00DF1422">
        <w:rPr>
          <w:rFonts w:ascii="Times New Roman" w:hAnsi="Times New Roman" w:cs="Times New Roman" w:hint="eastAsia"/>
          <w:kern w:val="0"/>
          <w:sz w:val="20"/>
          <w:szCs w:val="20"/>
        </w:rPr>
        <w:t>utomatically by the software on</w:t>
      </w:r>
      <w:r w:rsidR="001045CA">
        <w:rPr>
          <w:rFonts w:ascii="Times New Roman" w:hAnsi="Times New Roman" w:cs="Times New Roman" w:hint="eastAsia"/>
          <w:kern w:val="0"/>
          <w:sz w:val="20"/>
          <w:szCs w:val="20"/>
        </w:rPr>
        <w:t xml:space="preserve">line during recording. </w:t>
      </w:r>
      <w:r w:rsidR="004B7123" w:rsidRPr="00DB3D3A">
        <w:rPr>
          <w:rFonts w:ascii="Times New Roman" w:hAnsi="Times New Roman" w:cs="Times New Roman"/>
          <w:sz w:val="20"/>
          <w:szCs w:val="20"/>
        </w:rPr>
        <w:t>When needed, linear leak current artifacts were removed by online leak subtraction</w:t>
      </w:r>
      <w:r w:rsidR="004B7123">
        <w:rPr>
          <w:rFonts w:ascii="Times New Roman" w:hAnsi="Times New Roman" w:cs="Times New Roman" w:hint="eastAsia"/>
          <w:sz w:val="20"/>
          <w:szCs w:val="20"/>
        </w:rPr>
        <w:t>.</w:t>
      </w:r>
      <w:r w:rsidR="004B7123"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>To block Ca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  <w:vertAlign w:val="superscript"/>
        </w:rPr>
        <w:t>2+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 xml:space="preserve"> an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TX-sensitive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 xml:space="preserve"> Na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eastAsia="AdvGulliv-R" w:hAnsi="Times New Roman" w:cs="Times New Roman"/>
          <w:kern w:val="0"/>
          <w:sz w:val="20"/>
          <w:szCs w:val="20"/>
        </w:rPr>
        <w:t xml:space="preserve"> current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nifedipine 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>TTX were added to the extracellular solution, respectively.</w:t>
      </w:r>
      <w:r w:rsidRPr="002A66F4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>Recordings were obtained from small neurons with diameters less than 30 μm</w:t>
      </w:r>
      <w:r w:rsidR="002A66F4">
        <w:rPr>
          <w:rFonts w:ascii="Times New Roman" w:hAnsi="Times New Roman" w:cs="Times New Roman" w:hint="eastAsia"/>
          <w:kern w:val="0"/>
          <w:sz w:val="20"/>
          <w:szCs w:val="20"/>
        </w:rPr>
        <w:t>.</w:t>
      </w:r>
      <w:r w:rsidR="002A66F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ll experiments were performed at room temperature (2</w:t>
      </w:r>
      <w:r w:rsidR="00DD60F2">
        <w:rPr>
          <w:rFonts w:ascii="Times New Roman" w:hAnsi="Times New Roman" w:cs="Times New Roman" w:hint="eastAsia"/>
          <w:kern w:val="0"/>
          <w:sz w:val="20"/>
          <w:szCs w:val="20"/>
        </w:rPr>
        <w:t>2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</w:rPr>
        <w:t>~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25℃).</w:t>
      </w:r>
    </w:p>
    <w:p w:rsidR="00F85D94" w:rsidRPr="00CD2935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Chemicals 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BF6A8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231F20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TX, </w:t>
      </w:r>
      <w:r w:rsidRPr="00CD2935">
        <w:rPr>
          <w:rFonts w:ascii="Times New Roman" w:hAnsi="Times New Roman" w:cs="Times New Roman"/>
          <w:bCs/>
          <w:kern w:val="0"/>
          <w:sz w:val="20"/>
          <w:szCs w:val="20"/>
        </w:rPr>
        <w:t xml:space="preserve">Tetraethylammonium Chloride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(TEA-Cl), 4-Aminopyridine (4-AP), </w:t>
      </w:r>
      <w:bookmarkStart w:id="66" w:name="OLE_LINK32"/>
      <w:bookmarkStart w:id="67" w:name="OLE_LINK43"/>
      <w:bookmarkStart w:id="68" w:name="OLE_LINK44"/>
      <w:r w:rsidRPr="00CD2935">
        <w:rPr>
          <w:rFonts w:ascii="Times New Roman" w:hAnsi="Times New Roman" w:cs="Times New Roman"/>
          <w:kern w:val="0"/>
          <w:sz w:val="20"/>
          <w:szCs w:val="20"/>
        </w:rPr>
        <w:t>EGTA</w:t>
      </w:r>
      <w:bookmarkEnd w:id="66"/>
      <w:bookmarkEnd w:id="67"/>
      <w:bookmarkEnd w:id="68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HEPES were purchased from Sigma (St Louis, MO, USA), and others were analytical reagents made in China. Stock solution of TTX was prepared in distilled water.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purity 98%) was purchased from the National Institute for Food and Drug Control (Beijing, China). A stock solution of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prepared in DMSO (Sigma, USA) and </w:t>
      </w:r>
      <w:bookmarkStart w:id="69" w:name="OLE_LINK75"/>
      <w:r w:rsidR="00F87322" w:rsidRPr="00CD2935">
        <w:rPr>
          <w:rFonts w:ascii="Times New Roman" w:hAnsi="Times New Roman" w:cs="Times New Roman"/>
          <w:kern w:val="0"/>
          <w:sz w:val="20"/>
          <w:szCs w:val="20"/>
        </w:rPr>
        <w:t>then diluted in extracellular solution to attain the desired working solutions</w:t>
      </w:r>
      <w:r w:rsidR="00651970">
        <w:rPr>
          <w:rFonts w:ascii="Times New Roman" w:hAnsi="Times New Roman" w:cs="Times New Roman" w:hint="eastAsia"/>
          <w:kern w:val="0"/>
          <w:sz w:val="20"/>
          <w:szCs w:val="20"/>
        </w:rPr>
        <w:t>.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bookmarkEnd w:id="69"/>
      <w:r w:rsidR="00F87322">
        <w:rPr>
          <w:rFonts w:ascii="Times New Roman" w:hAnsi="Times New Roman" w:cs="Times New Roman" w:hint="eastAsia"/>
          <w:color w:val="231F20"/>
          <w:kern w:val="0"/>
          <w:sz w:val="20"/>
          <w:szCs w:val="20"/>
        </w:rPr>
        <w:t>Drug was</w:t>
      </w:r>
      <w:r w:rsidR="00F87322" w:rsidRPr="00970D14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9A4309" w:rsidRPr="003F61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pplied </w:t>
      </w:r>
      <w:r w:rsidR="0071414A">
        <w:rPr>
          <w:rFonts w:ascii="Times New Roman" w:hAnsi="Times New Roman" w:cs="Times New Roman" w:hint="eastAsia"/>
          <w:sz w:val="20"/>
          <w:szCs w:val="20"/>
          <w:shd w:val="clear" w:color="auto" w:fill="FFFFFF"/>
        </w:rPr>
        <w:t>to</w:t>
      </w:r>
      <w:r w:rsidR="009A4309" w:rsidRPr="003F61E6">
        <w:rPr>
          <w:rStyle w:val="apple-converted-space"/>
          <w:rFonts w:ascii="Times New Roman" w:hAnsi="Times New Roman" w:cs="Times New Roman"/>
          <w:sz w:val="20"/>
          <w:szCs w:val="20"/>
          <w:shd w:val="clear" w:color="auto" w:fill="FFFFFF"/>
        </w:rPr>
        <w:t> </w:t>
      </w:r>
      <w:r w:rsidR="009A4309" w:rsidRPr="003F61E6">
        <w:rPr>
          <w:rStyle w:val="Emphasis"/>
          <w:rFonts w:ascii="Times New Roman" w:hAnsi="Times New Roman" w:cs="Times New Roman"/>
          <w:i w:val="0"/>
          <w:iCs w:val="0"/>
          <w:sz w:val="20"/>
          <w:szCs w:val="20"/>
          <w:shd w:val="clear" w:color="auto" w:fill="FFFFFF"/>
        </w:rPr>
        <w:t>the</w:t>
      </w:r>
      <w:r w:rsidR="009A4309" w:rsidRPr="003F61E6">
        <w:rPr>
          <w:rStyle w:val="apple-converted-space"/>
          <w:rFonts w:ascii="Times New Roman" w:hAnsi="Times New Roman" w:cs="Times New Roman"/>
          <w:sz w:val="20"/>
          <w:szCs w:val="20"/>
          <w:shd w:val="clear" w:color="auto" w:fill="FFFFFF"/>
        </w:rPr>
        <w:t> </w:t>
      </w:r>
      <w:r w:rsidR="009A4309" w:rsidRPr="003F61E6">
        <w:rPr>
          <w:rStyle w:val="Emphasis"/>
          <w:rFonts w:ascii="Times New Roman" w:hAnsi="Times New Roman" w:cs="Times New Roman"/>
          <w:i w:val="0"/>
          <w:iCs w:val="0"/>
          <w:sz w:val="20"/>
          <w:szCs w:val="20"/>
          <w:shd w:val="clear" w:color="auto" w:fill="FFFFFF"/>
        </w:rPr>
        <w:t>bath</w:t>
      </w:r>
      <w:r w:rsidR="009A4309" w:rsidRPr="003F61E6">
        <w:rPr>
          <w:rStyle w:val="apple-converted-space"/>
          <w:rFonts w:ascii="Times New Roman" w:hAnsi="Times New Roman" w:cs="Times New Roman"/>
          <w:sz w:val="20"/>
          <w:szCs w:val="20"/>
          <w:shd w:val="clear" w:color="auto" w:fill="FFFFFF"/>
        </w:rPr>
        <w:t> 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 xml:space="preserve">through </w:t>
      </w:r>
      <w:r w:rsidR="0092717D">
        <w:rPr>
          <w:rFonts w:ascii="Times New Roman" w:hAnsi="Times New Roman" w:cs="Times New Roman" w:hint="eastAsia"/>
          <w:kern w:val="0"/>
          <w:sz w:val="20"/>
          <w:szCs w:val="20"/>
        </w:rPr>
        <w:t>the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 xml:space="preserve"> perfusion system</w:t>
      </w:r>
      <w:r w:rsidR="00F87322">
        <w:rPr>
          <w:rFonts w:ascii="Times New Roman" w:hAnsi="Times New Roman" w:cs="Times New Roman" w:hint="eastAsia"/>
          <w:kern w:val="0"/>
          <w:sz w:val="20"/>
          <w:szCs w:val="20"/>
        </w:rPr>
        <w:t>.</w:t>
      </w:r>
    </w:p>
    <w:p w:rsidR="00F85D94" w:rsidRPr="0092717D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Data Analyses 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3D3825" w:rsidRDefault="00F85D94" w:rsidP="00BF6A89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All data were analyzed by pulse (HEKA electronic,</w:t>
      </w:r>
      <w:r w:rsidR="004C75B2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Germany), Igor pro 6.3 (WaveMetrics,</w:t>
      </w:r>
      <w:r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 US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 and Sigmaplot (</w:t>
      </w:r>
      <w:bookmarkStart w:id="70" w:name="OLE_LINK12"/>
      <w:bookmarkStart w:id="71" w:name="OLE_LINK13"/>
      <w:r w:rsidRPr="00CD2935">
        <w:rPr>
          <w:rFonts w:ascii="Times New Roman" w:hAnsi="Times New Roman" w:cs="Times New Roman"/>
          <w:kern w:val="0"/>
          <w:sz w:val="20"/>
          <w:szCs w:val="20"/>
        </w:rPr>
        <w:t>Jandel Scientific</w:t>
      </w:r>
      <w:bookmarkEnd w:id="70"/>
      <w:bookmarkEnd w:id="71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USA) softwares. Data were expressed as mean ± S.E.M. 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 xml:space="preserve">Statistical </w:t>
      </w:r>
      <w:r w:rsidR="00F523B8" w:rsidRPr="00F523B8">
        <w:rPr>
          <w:rFonts w:ascii="Times New Roman" w:eastAsia="OneGulliverA" w:hAnsi="Times New Roman" w:cs="Times New Roman"/>
          <w:kern w:val="0"/>
          <w:sz w:val="20"/>
          <w:szCs w:val="20"/>
        </w:rPr>
        <w:t>analysis was performed using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87322">
        <w:rPr>
          <w:rFonts w:ascii="AdvTT5843c571" w:hAnsi="AdvTT5843c571" w:cs="AdvTT5843c571"/>
          <w:kern w:val="0"/>
          <w:sz w:val="20"/>
          <w:szCs w:val="20"/>
        </w:rPr>
        <w:t>paired</w:t>
      </w:r>
      <w:r w:rsidR="00F87322" w:rsidRPr="003D382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>Student’s t-test to evaluate the statistical difference</w:t>
      </w:r>
      <w:r w:rsidR="00EC71A3">
        <w:rPr>
          <w:rFonts w:ascii="Times New Roman" w:hAnsi="Times New Roman" w:cs="Times New Roman" w:hint="eastAsia"/>
          <w:kern w:val="0"/>
          <w:sz w:val="20"/>
          <w:szCs w:val="20"/>
        </w:rPr>
        <w:t>s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 xml:space="preserve"> between </w:t>
      </w:r>
      <w:r w:rsidR="009B63AF">
        <w:rPr>
          <w:rFonts w:ascii="Times New Roman" w:hAnsi="Times New Roman" w:cs="Times New Roman" w:hint="eastAsia"/>
          <w:kern w:val="0"/>
          <w:sz w:val="20"/>
          <w:szCs w:val="20"/>
        </w:rPr>
        <w:t xml:space="preserve">two 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>groups</w:t>
      </w:r>
      <w:r w:rsidR="00E604AA">
        <w:rPr>
          <w:rFonts w:ascii="Times New Roman" w:hAnsi="Times New Roman" w:cs="Times New Roman" w:hint="eastAsia"/>
          <w:kern w:val="0"/>
          <w:sz w:val="20"/>
          <w:szCs w:val="20"/>
        </w:rPr>
        <w:t>,</w:t>
      </w:r>
      <w:r w:rsidR="00E604AA" w:rsidRPr="00E604AA">
        <w:rPr>
          <w:rFonts w:ascii="AdvPTimes" w:hAnsi="AdvPTimes" w:cs="AdvPTimes"/>
          <w:kern w:val="0"/>
          <w:sz w:val="20"/>
          <w:szCs w:val="20"/>
        </w:rPr>
        <w:t xml:space="preserve"> </w:t>
      </w:r>
      <w:r w:rsidR="00E604AA">
        <w:rPr>
          <w:rFonts w:ascii="AdvPTimes" w:hAnsi="AdvPTimes" w:cs="AdvPTimes"/>
          <w:kern w:val="0"/>
          <w:sz w:val="20"/>
          <w:szCs w:val="20"/>
        </w:rPr>
        <w:t xml:space="preserve">and </w:t>
      </w:r>
      <w:r w:rsidR="00E604AA">
        <w:rPr>
          <w:rFonts w:ascii="AdvPTimes" w:hAnsi="AdvPTimes" w:cs="AdvPTimes" w:hint="eastAsia"/>
          <w:kern w:val="0"/>
          <w:sz w:val="20"/>
          <w:szCs w:val="20"/>
        </w:rPr>
        <w:t>o</w:t>
      </w:r>
      <w:r w:rsidR="00E604AA">
        <w:rPr>
          <w:rFonts w:ascii="AdvPTimes" w:hAnsi="AdvPTimes" w:cs="AdvPTimes"/>
          <w:kern w:val="0"/>
          <w:sz w:val="20"/>
          <w:szCs w:val="20"/>
        </w:rPr>
        <w:t>ne</w:t>
      </w:r>
      <w:r w:rsidR="00E604AA">
        <w:rPr>
          <w:rFonts w:ascii="AdvPTimes" w:hAnsi="AdvPTimes" w:cs="AdvPTimes" w:hint="eastAsia"/>
          <w:kern w:val="0"/>
          <w:sz w:val="20"/>
          <w:szCs w:val="20"/>
        </w:rPr>
        <w:t>-</w:t>
      </w:r>
      <w:r w:rsidR="00E604AA">
        <w:rPr>
          <w:rFonts w:ascii="AdvPTimes" w:hAnsi="AdvPTimes" w:cs="AdvPTimes"/>
          <w:kern w:val="0"/>
          <w:sz w:val="20"/>
          <w:szCs w:val="20"/>
        </w:rPr>
        <w:t>way ANOVA was</w:t>
      </w:r>
      <w:r w:rsidR="00E604AA">
        <w:rPr>
          <w:rFonts w:ascii="AdvPTimes" w:hAnsi="AdvPTimes" w:cs="AdvPTimes" w:hint="eastAsia"/>
          <w:kern w:val="0"/>
          <w:sz w:val="20"/>
          <w:szCs w:val="20"/>
        </w:rPr>
        <w:t xml:space="preserve"> </w:t>
      </w:r>
      <w:r w:rsidR="00E604AA">
        <w:rPr>
          <w:rFonts w:ascii="AdvPTimes" w:hAnsi="AdvPTimes" w:cs="AdvPTimes"/>
          <w:kern w:val="0"/>
          <w:sz w:val="20"/>
          <w:szCs w:val="20"/>
        </w:rPr>
        <w:t>used for multiple groups.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 xml:space="preserve"> A </w:t>
      </w:r>
      <w:r w:rsidR="00F523B8" w:rsidRPr="00F523B8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P 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>value &lt; 0.05 was considered to be statistically significant.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Results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ffects of </w:t>
      </w:r>
      <w:r w:rsidR="00297616" w:rsidRPr="00CD2935">
        <w:rPr>
          <w:rFonts w:ascii="Times New Roman" w:hAnsi="Times New Roman" w:cs="Times New Roman"/>
          <w:b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n K</w:t>
      </w:r>
      <w:r w:rsidR="00202B0E" w:rsidRPr="00CD2935">
        <w:rPr>
          <w:rFonts w:ascii="Times New Roman" w:hAnsi="Times New Roman" w:cs="Times New Roman"/>
          <w:b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currents 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Cells were held at 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</w:rPr>
        <w:t>100 mV, 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oltage-gated potassium 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</w:rPr>
        <w:t>(</w:t>
      </w:r>
      <w:bookmarkStart w:id="72" w:name="OLE_LINK60"/>
      <w:bookmarkStart w:id="73" w:name="OLE_LINK61"/>
      <w:r w:rsidR="0038580E"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bookmarkEnd w:id="72"/>
      <w:bookmarkEnd w:id="73"/>
      <w:r w:rsidR="0038580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</w:rPr>
        <w:t xml:space="preserve">)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hannel currents w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ere elicited by a series of 40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ms test pulses ranging from</w:t>
      </w:r>
      <w:r w:rsidR="00D24FDF" w:rsidRPr="00CD2935">
        <w:rPr>
          <w:rFonts w:ascii="Times New Roman" w:eastAsia="SimSun" w:hAnsi="Times New Roman" w:cs="Times New Roman"/>
          <w:kern w:val="0"/>
          <w:sz w:val="20"/>
          <w:szCs w:val="20"/>
        </w:rPr>
        <w:t>‒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60 mV to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+</w:t>
      </w:r>
      <w:r w:rsidR="009D15A5" w:rsidRPr="00CD2935">
        <w:rPr>
          <w:rFonts w:ascii="Times New Roman" w:hAnsi="Times New Roman" w:cs="Times New Roman"/>
          <w:kern w:val="0"/>
          <w:sz w:val="20"/>
          <w:szCs w:val="20"/>
        </w:rPr>
        <w:t>8</w:t>
      </w:r>
      <w:r w:rsidR="00BF6A89" w:rsidRPr="00CD2935">
        <w:rPr>
          <w:rFonts w:ascii="Times New Roman" w:hAnsi="Times New Roman" w:cs="Times New Roman"/>
          <w:kern w:val="0"/>
          <w:sz w:val="20"/>
          <w:szCs w:val="20"/>
        </w:rPr>
        <w:t xml:space="preserve">0 mV in 1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mV increments at 0.5</w:t>
      </w:r>
      <w:r w:rsidR="00BF6A89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z. Activated K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include transient current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, sensitive to 4-AP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(Fig. 2a, b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 and sustained</w:t>
      </w:r>
      <w:r w:rsidR="00504DB7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outward current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, </w:t>
      </w:r>
      <w:r w:rsidR="00BF6A89" w:rsidRPr="00CD2935">
        <w:rPr>
          <w:rFonts w:ascii="Times New Roman" w:hAnsi="Times New Roman" w:cs="Times New Roman"/>
          <w:kern w:val="0"/>
          <w:sz w:val="20"/>
          <w:szCs w:val="20"/>
        </w:rPr>
        <w:t>sensitive to TEA (Fig.</w:t>
      </w:r>
      <w:r w:rsidR="00C8113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F6A89" w:rsidRPr="00CD2935">
        <w:rPr>
          <w:rFonts w:ascii="Times New Roman" w:hAnsi="Times New Roman" w:cs="Times New Roman"/>
          <w:kern w:val="0"/>
          <w:sz w:val="20"/>
          <w:szCs w:val="20"/>
        </w:rPr>
        <w:t>2c,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F6A89" w:rsidRPr="00CD2935">
        <w:rPr>
          <w:rFonts w:ascii="Times New Roman" w:hAnsi="Times New Roman" w:cs="Times New Roman"/>
          <w:kern w:val="0"/>
          <w:sz w:val="20"/>
          <w:szCs w:val="20"/>
        </w:rPr>
        <w:t>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.</w:t>
      </w:r>
      <w:r w:rsidRPr="00CD2935">
        <w:rPr>
          <w:rFonts w:ascii="Times New Roman" w:hAnsi="Times New Roman" w:cs="Times New Roman"/>
          <w:color w:val="231F2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this experiment, 5 mM 4-AP and 50 mM TEA suppressed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="00AF69B6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currents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by</w:t>
      </w:r>
      <w:r w:rsidR="0038580E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</w:t>
      </w:r>
      <w:r w:rsidR="005D0590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57.0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eastAsia="SimSun" w:hAnsi="Times New Roman" w:cs="Times New Roman"/>
          <w:iCs/>
          <w:color w:val="000000" w:themeColor="text1"/>
          <w:kern w:val="0"/>
          <w:sz w:val="20"/>
          <w:szCs w:val="20"/>
        </w:rPr>
        <w:t xml:space="preserve">± </w:t>
      </w:r>
      <w:r w:rsidR="005D0590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3.3% and 64.7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eastAsia="SimSun" w:hAnsi="Times New Roman" w:cs="Times New Roman"/>
          <w:iCs/>
          <w:color w:val="000000" w:themeColor="text1"/>
          <w:kern w:val="0"/>
          <w:sz w:val="20"/>
          <w:szCs w:val="20"/>
        </w:rPr>
        <w:t xml:space="preserve">± </w:t>
      </w:r>
      <w:r w:rsidR="005D0590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2.2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%</w:t>
      </w:r>
      <w:r w:rsidR="004C75B2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(</w:t>
      </w:r>
      <w:r w:rsidR="004C75B2" w:rsidRPr="00CD2935">
        <w:rPr>
          <w:rFonts w:ascii="Times New Roman" w:hAnsi="Times New Roman" w:cs="Times New Roman"/>
          <w:i/>
          <w:iCs/>
          <w:color w:val="000000" w:themeColor="text1"/>
          <w:kern w:val="0"/>
          <w:sz w:val="20"/>
          <w:szCs w:val="20"/>
        </w:rPr>
        <w:t>n</w:t>
      </w:r>
      <w:r w:rsidR="004C75B2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= 5)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, respectively. </w:t>
      </w:r>
    </w:p>
    <w:p w:rsidR="00F85D94" w:rsidRPr="00CD2935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  <w:bookmarkStart w:id="74" w:name="OLE_LINK8"/>
      <w:bookmarkStart w:id="75" w:name="OLE_LINK36"/>
      <w:bookmarkStart w:id="76" w:name="OLE_LINK37"/>
      <w:r w:rsidRPr="00CD2935">
        <w:rPr>
          <w:rFonts w:ascii="Times New Roman" w:hAnsi="Times New Roman" w:cs="Times New Roman"/>
          <w:kern w:val="0"/>
          <w:sz w:val="20"/>
          <w:szCs w:val="20"/>
        </w:rPr>
        <w:t>Upon the administration of</w:t>
      </w:r>
      <w:bookmarkEnd w:id="74"/>
      <w:bookmarkEnd w:id="75"/>
      <w:bookmarkEnd w:id="76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5D0590" w:rsidRPr="00CD2935">
        <w:rPr>
          <w:rFonts w:ascii="Times New Roman" w:hAnsi="Times New Roman" w:cs="Times New Roman"/>
          <w:kern w:val="0"/>
          <w:sz w:val="20"/>
          <w:szCs w:val="20"/>
        </w:rPr>
        <w:t xml:space="preserve"> ,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blocking action of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CC1C61">
        <w:rPr>
          <w:rFonts w:ascii="Times New Roman" w:hAnsi="Times New Roman" w:cs="Times New Roman" w:hint="eastAsia"/>
          <w:kern w:val="0"/>
          <w:sz w:val="20"/>
          <w:szCs w:val="20"/>
        </w:rPr>
        <w:t xml:space="preserve">on </w:t>
      </w:r>
      <w:r w:rsidR="00CC1C61"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="00CC1C61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CC1C6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occurred in 1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</w:rPr>
        <w:t>~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2 min, and reached a maximum and steady value in about 7 min. </w:t>
      </w:r>
      <w:r w:rsidR="008124F5" w:rsidRPr="00771F99">
        <w:rPr>
          <w:rFonts w:ascii="Times New Roman" w:hAnsi="Times New Roman" w:cs="Times New Roman"/>
          <w:kern w:val="0"/>
          <w:sz w:val="20"/>
          <w:szCs w:val="20"/>
        </w:rPr>
        <w:t xml:space="preserve">In order to ensure the maximum </w:t>
      </w:r>
      <w:r w:rsidR="008124F5">
        <w:rPr>
          <w:rFonts w:ascii="Times New Roman" w:hAnsi="Times New Roman" w:cs="Times New Roman" w:hint="eastAsia"/>
          <w:kern w:val="0"/>
          <w:sz w:val="20"/>
          <w:szCs w:val="20"/>
        </w:rPr>
        <w:t>effect</w:t>
      </w:r>
      <w:r w:rsidR="008124F5" w:rsidRPr="00771F99">
        <w:rPr>
          <w:rFonts w:ascii="Times New Roman" w:hAnsi="Times New Roman" w:cs="Times New Roman"/>
          <w:kern w:val="0"/>
          <w:sz w:val="20"/>
          <w:szCs w:val="20"/>
        </w:rPr>
        <w:t xml:space="preserve"> of Hon</w:t>
      </w:r>
      <w:r w:rsidR="008124F5">
        <w:rPr>
          <w:rFonts w:ascii="Times New Roman" w:hAnsi="Times New Roman" w:cs="Times New Roman" w:hint="eastAsia"/>
          <w:kern w:val="0"/>
          <w:sz w:val="20"/>
          <w:szCs w:val="20"/>
        </w:rPr>
        <w:t>,</w:t>
      </w:r>
      <w:r w:rsidR="008124F5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="0038580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was recorded</w:t>
      </w:r>
      <w:bookmarkStart w:id="77" w:name="OLE_LINK64"/>
      <w:bookmarkStart w:id="78" w:name="OLE_LINK65"/>
      <w:r w:rsidR="00DD60F2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fter</w:t>
      </w:r>
      <w:r w:rsidR="00A0490F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pplication of </w:t>
      </w:r>
      <w:bookmarkEnd w:id="77"/>
      <w:bookmarkEnd w:id="78"/>
      <w:r w:rsidR="008124F5">
        <w:rPr>
          <w:rFonts w:ascii="Times New Roman" w:hAnsi="Times New Roman" w:cs="Times New Roman" w:hint="eastAsia"/>
          <w:kern w:val="0"/>
          <w:sz w:val="20"/>
          <w:szCs w:val="20"/>
        </w:rPr>
        <w:t>Ho</w:t>
      </w:r>
      <w:r w:rsidR="00132A30">
        <w:rPr>
          <w:rFonts w:ascii="Times New Roman" w:hAnsi="Times New Roman" w:cs="Times New Roman" w:hint="eastAsia"/>
          <w:kern w:val="0"/>
          <w:sz w:val="20"/>
          <w:szCs w:val="20"/>
        </w:rPr>
        <w:t xml:space="preserve">n </w:t>
      </w:r>
      <w:r w:rsidR="007B03E9">
        <w:rPr>
          <w:rFonts w:ascii="Times New Roman" w:hAnsi="Times New Roman" w:cs="Times New Roman" w:hint="eastAsia"/>
          <w:kern w:val="0"/>
          <w:sz w:val="20"/>
          <w:szCs w:val="20"/>
        </w:rPr>
        <w:t xml:space="preserve">for </w:t>
      </w:r>
      <w:r w:rsidR="00132A30" w:rsidRPr="00CD2935">
        <w:rPr>
          <w:rFonts w:ascii="Times New Roman" w:hAnsi="Times New Roman" w:cs="Times New Roman"/>
          <w:kern w:val="0"/>
          <w:sz w:val="20"/>
          <w:szCs w:val="20"/>
        </w:rPr>
        <w:t>10 mi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estimated as the peak of the transient component,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ured at the ending point of 40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s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step </w:t>
      </w:r>
      <w:r w:rsidR="00876CE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depolarization</w:t>
      </w:r>
      <w:r w:rsidR="00F73324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(Fig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>. 2e, f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. As shown in Fig. 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>2g, h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during exposure to </w:t>
      </w:r>
      <w:r w:rsidR="00363C0F" w:rsidRPr="00CD2935">
        <w:rPr>
          <w:rFonts w:ascii="Times New Roman" w:hAnsi="Times New Roman" w:cs="Times New Roman"/>
          <w:kern w:val="0"/>
          <w:sz w:val="20"/>
          <w:szCs w:val="20"/>
        </w:rPr>
        <w:t xml:space="preserve">30 </w:t>
      </w:r>
      <w:r w:rsidR="00363C0F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F06D"/>
      </w:r>
      <w:r w:rsidR="00363C0F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</w:t>
      </w:r>
      <w:r w:rsidR="00363C0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="00504DB7"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aximal peak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ere reduced by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46.8 </w:t>
      </w:r>
      <w:r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 xml:space="preserve">±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2.8% and 48.4 </w:t>
      </w:r>
      <w:r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>±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1.7%</w:t>
      </w:r>
      <w:r w:rsidR="004C75B2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(</w:t>
      </w:r>
      <w:r w:rsidR="004C75B2"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n</w:t>
      </w:r>
      <w:r w:rsidR="004C75B2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= 14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respectively.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 xml:space="preserve"> inhibited the peak amplitude</w:t>
      </w:r>
      <w:r w:rsidR="00876CE3"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>s</w:t>
      </w:r>
      <w:r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 xml:space="preserve"> of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 xml:space="preserve"> in a concentration-dependent manner</w:t>
      </w:r>
      <w:r w:rsidR="005D0590"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>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data were fitted well with the following Hill equation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=1/[1+(IC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/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C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  <w:vertAlign w:val="superscript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], where IC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s the drug concentration causing the half-maximum response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C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s the concentration of drug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re the fraction of the maximum inhibition percentage and </w:t>
      </w:r>
      <w:bookmarkStart w:id="79" w:name="OLE_LINK83"/>
      <w:r w:rsidRPr="00CD2935">
        <w:rPr>
          <w:rFonts w:ascii="Times New Roman" w:hAnsi="Times New Roman" w:cs="Times New Roman"/>
          <w:kern w:val="0"/>
          <w:sz w:val="20"/>
          <w:szCs w:val="20"/>
        </w:rPr>
        <w:t>the Hill coefficient</w:t>
      </w:r>
      <w:bookmarkEnd w:id="79"/>
      <w:r w:rsidRPr="00CD2935">
        <w:rPr>
          <w:rFonts w:ascii="Times New Roman" w:hAnsi="Times New Roman" w:cs="Times New Roman"/>
          <w:kern w:val="0"/>
          <w:sz w:val="20"/>
          <w:szCs w:val="20"/>
        </w:rPr>
        <w:t>. The IC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values for block of </w:t>
      </w:r>
      <w:bookmarkStart w:id="80" w:name="OLE_LINK90"/>
      <w:bookmarkStart w:id="81" w:name="OLE_LINK91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bookmarkEnd w:id="80"/>
      <w:bookmarkEnd w:id="81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="00B068EB" w:rsidRPr="00CD2935">
        <w:rPr>
          <w:rFonts w:ascii="Times New Roman" w:hAnsi="Times New Roman" w:cs="Times New Roman"/>
          <w:kern w:val="0"/>
          <w:sz w:val="20"/>
          <w:szCs w:val="20"/>
        </w:rPr>
        <w:t>were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bookmarkStart w:id="82" w:name="OLE_LINK242"/>
      <w:bookmarkStart w:id="83" w:name="OLE_LINK243"/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30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bookmarkStart w:id="84" w:name="OLE_LINK100"/>
      <w:bookmarkStart w:id="85" w:name="OLE_LINK113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</w:t>
      </w:r>
      <w:bookmarkEnd w:id="84"/>
      <w:bookmarkEnd w:id="85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and 2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7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</w:t>
      </w:r>
      <w:bookmarkEnd w:id="82"/>
      <w:bookmarkEnd w:id="83"/>
      <w:r w:rsidR="00876CE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(</w:t>
      </w:r>
      <w:r w:rsidR="00876CE3"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n</w:t>
      </w:r>
      <w:r w:rsidR="00876CE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= 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6</w:t>
      </w:r>
      <w:r w:rsidR="00876CE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</w:t>
      </w:r>
      <w:r w:rsidR="00FD29F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, respectively. The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maximal </w:t>
      </w:r>
      <w:r w:rsidR="00FD29FE" w:rsidRPr="00CD2935">
        <w:rPr>
          <w:rFonts w:ascii="Times New Roman" w:hAnsi="Times New Roman" w:cs="Times New Roman"/>
          <w:kern w:val="0"/>
          <w:sz w:val="20"/>
          <w:szCs w:val="20"/>
        </w:rPr>
        <w:t>suppression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 of</w:t>
      </w:r>
      <w:r w:rsidR="00FD29F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Hon on</w:t>
      </w:r>
      <w:r w:rsidR="00FD29F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D29FE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D29FE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FD29F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FD29FE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D29FE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="00FD29F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were 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90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0</w:t>
      </w:r>
      <w:r w:rsidR="005D0590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5D0590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 xml:space="preserve">± </w:t>
      </w:r>
      <w:r w:rsidR="005E09B4">
        <w:rPr>
          <w:rFonts w:ascii="Times New Roman" w:eastAsia="SimSun" w:hAnsi="Times New Roman" w:cs="Times New Roman" w:hint="eastAsia"/>
          <w:color w:val="000000" w:themeColor="text1"/>
          <w:kern w:val="0"/>
          <w:sz w:val="20"/>
          <w:szCs w:val="20"/>
        </w:rPr>
        <w:t>2</w:t>
      </w:r>
      <w:r w:rsidR="005D0590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eastAsia="SimSun" w:hAnsi="Times New Roman" w:cs="Times New Roman" w:hint="eastAsia"/>
          <w:color w:val="000000" w:themeColor="text1"/>
          <w:kern w:val="0"/>
          <w:sz w:val="20"/>
          <w:szCs w:val="20"/>
        </w:rPr>
        <w:t>1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%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and 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91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="005D0590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5D0590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 xml:space="preserve">± 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2</w:t>
      </w:r>
      <w:r w:rsidR="005D0590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7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%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at 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3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00 </w:t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F06D"/>
      </w:r>
      <w:r w:rsidR="00504DB7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</w:t>
      </w:r>
      <w:r w:rsidR="00FD29F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, respective</w:t>
      </w:r>
      <w:r w:rsidR="00C8113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ly</w:t>
      </w:r>
      <w:r w:rsidR="00B068EB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 The Hill coefficients were</w:t>
      </w:r>
      <w:r w:rsidR="00C8113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787A66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1</w:t>
      </w:r>
      <w:r w:rsidR="00C8113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787A66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04</w:t>
      </w:r>
      <w:r w:rsidR="00C8113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and 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1</w:t>
      </w:r>
      <w:r w:rsidR="00C8113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5E09B4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15</w:t>
      </w:r>
      <w:r w:rsidR="00C8113E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re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spectively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(Fig</w:t>
      </w:r>
      <w:r w:rsidR="00C8113E"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3a, b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. These results suggest that the inhibition of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n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is preferential for</w:t>
      </w:r>
      <w:bookmarkStart w:id="86" w:name="OLE_LINK5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bookmarkEnd w:id="86"/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.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bookmarkStart w:id="87" w:name="OLE_LINK4"/>
      <w:bookmarkStart w:id="88" w:name="OLE_LINK5"/>
      <w:bookmarkStart w:id="89" w:name="OLE_LINK6"/>
      <w:bookmarkStart w:id="90" w:name="OLE_LINK27"/>
      <w:bookmarkStart w:id="91" w:name="OLE_LINK28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bookmarkEnd w:id="87"/>
      <w:bookmarkEnd w:id="88"/>
      <w:bookmarkEnd w:id="89"/>
      <w:bookmarkEnd w:id="90"/>
      <w:bookmarkEnd w:id="91"/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lastRenderedPageBreak/>
        <w:t xml:space="preserve">Effects of </w:t>
      </w:r>
      <w:r w:rsidR="00297616" w:rsidRPr="00CD2935">
        <w:rPr>
          <w:rFonts w:ascii="Times New Roman" w:hAnsi="Times New Roman" w:cs="Times New Roman"/>
          <w:b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n the current–voltage</w:t>
      </w:r>
      <w:r w:rsidR="009815E4"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curves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bookmarkStart w:id="92" w:name="OLE_LINK58"/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of </w:t>
      </w:r>
      <w:bookmarkStart w:id="93" w:name="OLE_LINK53"/>
      <w:bookmarkStart w:id="94" w:name="OLE_LINK54"/>
      <w:bookmarkStart w:id="95" w:name="OLE_LINK15"/>
      <w:bookmarkStart w:id="96" w:name="OLE_LINK16"/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  <w:vertAlign w:val="subscript"/>
        </w:rPr>
        <w:t>A</w:t>
      </w:r>
      <w:bookmarkEnd w:id="93"/>
      <w:bookmarkEnd w:id="94"/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  <w:vertAlign w:val="subscript"/>
        </w:rPr>
        <w:t>K</w:t>
      </w:r>
      <w:bookmarkEnd w:id="92"/>
      <w:bookmarkEnd w:id="95"/>
      <w:bookmarkEnd w:id="96"/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440ED8" w:rsidP="00D24FD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otal 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</w:t>
      </w:r>
      <w:r w:rsidR="00935AA3" w:rsidRPr="00CD2935">
        <w:rPr>
          <w:rFonts w:ascii="Times New Roman" w:hAnsi="Times New Roman" w:cs="Times New Roman"/>
          <w:kern w:val="0"/>
          <w:sz w:val="20"/>
          <w:szCs w:val="20"/>
        </w:rPr>
        <w:t>(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935AA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s) 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w</w:t>
      </w:r>
      <w:r w:rsidR="009D15A5" w:rsidRPr="00CD2935">
        <w:rPr>
          <w:rFonts w:ascii="Times New Roman" w:hAnsi="Times New Roman" w:cs="Times New Roman"/>
          <w:kern w:val="0"/>
          <w:sz w:val="20"/>
          <w:szCs w:val="20"/>
        </w:rPr>
        <w:t xml:space="preserve">ere elicited by a series of 400 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ms test pulses ranging from 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60 mV to </w:t>
      </w:r>
      <w:r w:rsidR="00D24FDF" w:rsidRPr="00CD2935">
        <w:rPr>
          <w:rFonts w:ascii="Times New Roman" w:hAnsi="Times New Roman" w:cs="Times New Roman"/>
          <w:kern w:val="0"/>
          <w:sz w:val="20"/>
          <w:szCs w:val="20"/>
        </w:rPr>
        <w:t>+</w:t>
      </w:r>
      <w:r w:rsidR="009D15A5" w:rsidRPr="00CD2935">
        <w:rPr>
          <w:rFonts w:ascii="Times New Roman" w:hAnsi="Times New Roman" w:cs="Times New Roman"/>
          <w:kern w:val="0"/>
          <w:sz w:val="20"/>
          <w:szCs w:val="20"/>
        </w:rPr>
        <w:t xml:space="preserve">80 mV in 10 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m</w:t>
      </w:r>
      <w:r w:rsidR="00F5311B" w:rsidRPr="00CD2935">
        <w:rPr>
          <w:rFonts w:ascii="Times New Roman" w:hAnsi="Times New Roman" w:cs="Times New Roman"/>
          <w:kern w:val="0"/>
          <w:sz w:val="20"/>
          <w:szCs w:val="20"/>
        </w:rPr>
        <w:t>V increments, preceded by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 holding potential of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100 m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Fig. 4a, b)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. When the voltage was held at </w:t>
      </w:r>
      <w:r w:rsidR="002F4F5D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40 mV, the depolarization pulses activated </w:t>
      </w:r>
      <w:bookmarkStart w:id="97" w:name="OLE_LINK55"/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bookmarkEnd w:id="97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inactivated </w:t>
      </w:r>
      <w:bookmarkStart w:id="98" w:name="OLE_LINK56"/>
      <w:bookmarkStart w:id="99" w:name="OLE_LINK57"/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bookmarkEnd w:id="98"/>
      <w:bookmarkEnd w:id="99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Fig. 4c, d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). Subtraction of the 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from the total K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attained 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(Fig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4e, f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). The peak current-voltage (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-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) curves for 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and 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control and after the exposure to 30 </w:t>
      </w:r>
      <w:bookmarkStart w:id="100" w:name="OLE_LINK31"/>
      <w:r w:rsidR="00F85D94" w:rsidRPr="00CD2935">
        <w:rPr>
          <w:rFonts w:ascii="Times New Roman" w:eastAsia="SimSun" w:hAnsi="Times New Roman" w:cs="Times New Roman"/>
          <w:kern w:val="0"/>
          <w:sz w:val="20"/>
          <w:szCs w:val="20"/>
        </w:rPr>
        <w:t>µ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M</w:t>
      </w:r>
      <w:bookmarkEnd w:id="100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re shown in Fig. 4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g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r w:rsidR="00C8113E"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 h</w:t>
      </w:r>
      <w:r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.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markedly reduced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I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and </w:t>
      </w:r>
      <w:r w:rsidR="00F85D94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 xml:space="preserve">K </w:t>
      </w:r>
      <w:r w:rsidR="00F85D94" w:rsidRPr="00CD2935">
        <w:rPr>
          <w:rFonts w:ascii="Times New Roman" w:hAnsi="Times New Roman" w:cs="Times New Roman"/>
          <w:iCs/>
          <w:kern w:val="0"/>
          <w:sz w:val="20"/>
          <w:szCs w:val="20"/>
        </w:rPr>
        <w:t>by</w:t>
      </w:r>
      <w:r w:rsidR="00F85D94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43 </w:t>
      </w:r>
      <w:r w:rsidR="00C8113E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>± 5% and 62</w:t>
      </w:r>
      <w:r w:rsidR="00F85D94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 xml:space="preserve"> ± 3% at</w:t>
      </w:r>
      <w:r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781BFF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+8</w:t>
      </w:r>
      <w:r w:rsidR="00F85D94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0 mV</w:t>
      </w:r>
      <w:r w:rsidR="00F85D94" w:rsidRPr="00CD2935">
        <w:rPr>
          <w:rFonts w:ascii="Times New Roman" w:eastAsia="SimSun" w:hAnsi="Times New Roman" w:cs="Times New Roman"/>
          <w:kern w:val="0"/>
          <w:sz w:val="20"/>
          <w:szCs w:val="20"/>
        </w:rPr>
        <w:t>, respectively</w:t>
      </w:r>
      <w:r w:rsidR="00BF7711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="00BF7711" w:rsidRPr="00CD2935">
        <w:rPr>
          <w:rFonts w:ascii="Times New Roman" w:hAnsi="Times New Roman" w:cs="Times New Roman"/>
          <w:iCs/>
          <w:kern w:val="0"/>
          <w:sz w:val="20"/>
          <w:szCs w:val="20"/>
        </w:rPr>
        <w:t>(</w:t>
      </w:r>
      <w:r w:rsidR="00BF7711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n</w:t>
      </w:r>
      <w:r w:rsidR="00BF7711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10, </w:t>
      </w:r>
      <w:r w:rsidR="00BF7711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P </w:t>
      </w:r>
      <w:r w:rsidR="00BF7711" w:rsidRPr="00CD2935">
        <w:rPr>
          <w:rFonts w:ascii="Times New Roman" w:hAnsi="Times New Roman" w:cs="Times New Roman"/>
          <w:iCs/>
          <w:kern w:val="0"/>
          <w:sz w:val="20"/>
          <w:szCs w:val="20"/>
        </w:rPr>
        <w:t>&lt; 0.05)</w:t>
      </w:r>
      <w:r w:rsidR="00F85D94" w:rsidRPr="00CD2935">
        <w:rPr>
          <w:rFonts w:ascii="Times New Roman" w:eastAsia="SimSun" w:hAnsi="Times New Roman" w:cs="Times New Roman"/>
          <w:kern w:val="0"/>
          <w:sz w:val="20"/>
          <w:szCs w:val="20"/>
        </w:rPr>
        <w:t>.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ffects of </w:t>
      </w:r>
      <w:r w:rsidR="00297616" w:rsidRPr="00CD2935">
        <w:rPr>
          <w:rFonts w:ascii="Times New Roman" w:hAnsi="Times New Roman" w:cs="Times New Roman"/>
          <w:b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n </w:t>
      </w:r>
      <w:r w:rsidR="009D1382"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the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activation</w:t>
      </w:r>
      <w:r w:rsidR="00202B0E"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r w:rsidR="00F4084E" w:rsidRPr="00CD2935">
        <w:rPr>
          <w:rFonts w:ascii="Times New Roman" w:hAnsi="Times New Roman" w:cs="Times New Roman"/>
          <w:b/>
          <w:kern w:val="0"/>
          <w:sz w:val="20"/>
          <w:szCs w:val="20"/>
        </w:rPr>
        <w:t>characteristic</w:t>
      </w:r>
      <w:r w:rsidR="009D1382" w:rsidRPr="00CD2935">
        <w:rPr>
          <w:rFonts w:ascii="Times New Roman" w:hAnsi="Times New Roman" w:cs="Times New Roman"/>
          <w:b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f </w:t>
      </w:r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  <w:vertAlign w:val="subscript"/>
        </w:rPr>
        <w:t>K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0E249C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Cs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ctivation of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perscript"/>
        </w:rPr>
        <w:t>+</w:t>
      </w:r>
      <w:r w:rsidR="00F5311B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hannel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as evaluated by a conductance transform of the peak current–voltage relationship. The conductance was calculated from the peak current value at each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>test pulse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potential using the equation: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G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/(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-</w:t>
      </w:r>
      <w:bookmarkStart w:id="101" w:name="OLE_LINK21"/>
      <w:bookmarkStart w:id="102" w:name="OLE_LINK22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rev</w:t>
      </w:r>
      <w:bookmarkEnd w:id="101"/>
      <w:bookmarkEnd w:id="102"/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), where V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s the membrane potential at which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I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as </w:t>
      </w:r>
      <w:r w:rsidR="00AF69B6" w:rsidRPr="00CD2935">
        <w:rPr>
          <w:rFonts w:ascii="Times New Roman" w:hAnsi="Times New Roman" w:cs="Times New Roman"/>
          <w:kern w:val="0"/>
          <w:sz w:val="20"/>
          <w:szCs w:val="20"/>
        </w:rPr>
        <w:t>recorded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re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is reversal potential (calculated a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0E249C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86 m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for the potassium concentrations used).</w:t>
      </w:r>
      <w:r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The normalized conductance was fitted well with a Boltzmann equation: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G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/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G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max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1/{1+exp[(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1/2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-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)/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]}, where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G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max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is the maximal conductance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1/2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is the half activation voltage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is a slope factor.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steady-state activation curves for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B068EB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="00B068EB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and</w:t>
      </w:r>
      <w:r w:rsidR="00B068EB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I</w:t>
      </w:r>
      <w:r w:rsidR="00B068EB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re shown in</w:t>
      </w:r>
      <w:r w:rsidR="000E249C" w:rsidRPr="00CD2935">
        <w:rPr>
          <w:rFonts w:ascii="Times New Roman" w:hAnsi="Times New Roman" w:cs="Times New Roman"/>
          <w:kern w:val="0"/>
          <w:sz w:val="20"/>
          <w:szCs w:val="20"/>
        </w:rPr>
        <w:t xml:space="preserve"> Fig. 5a, b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 values of </w:t>
      </w:r>
      <w:bookmarkStart w:id="103" w:name="OLE_LINK25"/>
      <w:bookmarkStart w:id="104" w:name="OLE_LINK26"/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1/2</w:t>
      </w:r>
      <w:bookmarkEnd w:id="103"/>
      <w:bookmarkEnd w:id="104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for activation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control and in the presence of 3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</w:t>
      </w:r>
      <w:r w:rsidR="000E249C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‒25.9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±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3.8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V and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‒</w:t>
      </w:r>
      <w:bookmarkStart w:id="105" w:name="OLE_LINK23"/>
      <w:bookmarkStart w:id="106" w:name="OLE_LINK24"/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8.3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±</w:t>
      </w:r>
      <w:bookmarkEnd w:id="105"/>
      <w:bookmarkEnd w:id="106"/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4.8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mV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10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P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&lt; 0.05), with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k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values of </w:t>
      </w:r>
      <w:r w:rsidR="000E249C" w:rsidRPr="00CD2935">
        <w:rPr>
          <w:rFonts w:ascii="Times New Roman" w:hAnsi="Times New Roman" w:cs="Times New Roman"/>
          <w:kern w:val="0"/>
          <w:sz w:val="20"/>
          <w:szCs w:val="20"/>
        </w:rPr>
        <w:t xml:space="preserve">19.7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±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2.4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m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V and </w:t>
      </w:r>
      <w:r w:rsidR="000E249C" w:rsidRPr="00CD2935">
        <w:rPr>
          <w:rFonts w:ascii="Times New Roman" w:hAnsi="Times New Roman" w:cs="Times New Roman"/>
          <w:kern w:val="0"/>
          <w:sz w:val="20"/>
          <w:szCs w:val="20"/>
        </w:rPr>
        <w:t>26.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±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0.9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10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P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&lt; 0.05),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respectively. Thus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88002E" w:rsidRPr="00CD2935">
        <w:rPr>
          <w:rFonts w:ascii="Times New Roman" w:hAnsi="Times New Roman" w:cs="Times New Roman"/>
          <w:kern w:val="0"/>
          <w:sz w:val="20"/>
          <w:szCs w:val="20"/>
        </w:rPr>
        <w:t xml:space="preserve"> produced a 17.6</w:t>
      </w:r>
      <w:r w:rsidR="000E249C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V positive </w:t>
      </w:r>
      <w:bookmarkStart w:id="107" w:name="OLE_LINK11"/>
      <w:r w:rsidRPr="00CD2935">
        <w:rPr>
          <w:rFonts w:ascii="Times New Roman" w:hAnsi="Times New Roman" w:cs="Times New Roman"/>
          <w:kern w:val="0"/>
          <w:sz w:val="20"/>
          <w:szCs w:val="20"/>
        </w:rPr>
        <w:t>shift</w:t>
      </w:r>
      <w:bookmarkEnd w:id="107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the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1/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 the steady-state activation curve. For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 xml:space="preserve">K,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markedly shifte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1/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from 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6.9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±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1.7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for control neurons to 23.6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± </w:t>
      </w:r>
      <w:r w:rsidR="000E249C" w:rsidRPr="00CD2935">
        <w:rPr>
          <w:rFonts w:ascii="Times New Roman" w:hAnsi="Times New Roman" w:cs="Times New Roman"/>
          <w:iCs/>
          <w:kern w:val="0"/>
          <w:sz w:val="20"/>
          <w:szCs w:val="20"/>
        </w:rPr>
        <w:t>2.5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for 3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reated neurons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(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10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P</w:t>
      </w:r>
      <w:r w:rsidR="0088002E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&lt;</w:t>
      </w:r>
      <w:r w:rsidR="0088002E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0.05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 xml:space="preserve">In contrast, </w:t>
      </w:r>
      <w:r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>no significan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difference in the slope factor k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was</w:t>
      </w:r>
      <w:r w:rsidRPr="00CD2935">
        <w:rPr>
          <w:rFonts w:ascii="Times New Roman" w:eastAsia="WarnockPro-Regular" w:hAnsi="Times New Roman" w:cs="Times New Roman"/>
          <w:kern w:val="0"/>
          <w:sz w:val="20"/>
          <w:szCs w:val="20"/>
        </w:rPr>
        <w:t xml:space="preserve"> observ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between control (</w:t>
      </w:r>
      <w:r w:rsidR="00F4664E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20.5 ± 1.9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m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 and 3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reated neurons (</w:t>
      </w:r>
      <w:r w:rsidR="00F4664E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22.9 ± 0.7</w:t>
      </w:r>
      <w:r w:rsidR="00F4664E" w:rsidRPr="00CD2935">
        <w:rPr>
          <w:rFonts w:ascii="Times New Roman" w:hAnsi="Times New Roman" w:cs="Times New Roman"/>
          <w:iCs/>
          <w:color w:val="FF0000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mV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10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P</w:t>
      </w:r>
      <w:r w:rsidR="0088002E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&gt;</w:t>
      </w:r>
      <w:r w:rsidR="0088002E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0.05).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iCs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ffects of </w:t>
      </w:r>
      <w:r w:rsidR="00297616" w:rsidRPr="00CD2935">
        <w:rPr>
          <w:rFonts w:ascii="Times New Roman" w:hAnsi="Times New Roman" w:cs="Times New Roman"/>
          <w:b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n </w:t>
      </w:r>
      <w:r w:rsidR="009D1382"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the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inactivation of </w:t>
      </w:r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C82E5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00000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o determine the voltage dependence of the steady-state inactivation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 two-pulse voltage protocols were employed in this expe</w:t>
      </w:r>
      <w:r w:rsidR="00506C11" w:rsidRPr="00CD2935">
        <w:rPr>
          <w:rFonts w:ascii="Times New Roman" w:hAnsi="Times New Roman" w:cs="Times New Roman"/>
          <w:kern w:val="0"/>
          <w:sz w:val="20"/>
          <w:szCs w:val="20"/>
        </w:rPr>
        <w:t>riment. The holding potential wa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t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961086" w:rsidRPr="00CD2935">
        <w:rPr>
          <w:rFonts w:ascii="Times New Roman" w:hAnsi="Times New Roman" w:cs="Times New Roman"/>
          <w:kern w:val="0"/>
          <w:sz w:val="20"/>
          <w:szCs w:val="20"/>
        </w:rPr>
        <w:t>1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0 mV, a 1 s conditional prepulse of various voltages from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120 to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1826EC" w:rsidRPr="00CD2935">
        <w:rPr>
          <w:rFonts w:ascii="Times New Roman" w:hAnsi="Times New Roman" w:cs="Times New Roman"/>
          <w:kern w:val="0"/>
          <w:sz w:val="20"/>
          <w:szCs w:val="20"/>
        </w:rPr>
        <w:t>3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0 mV in 10 mV increment was followed by a 400 ms testing pulse to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+</w:t>
      </w:r>
      <w:r w:rsidR="001826EC" w:rsidRPr="00CD2935">
        <w:rPr>
          <w:rFonts w:ascii="Times New Roman" w:hAnsi="Times New Roman" w:cs="Times New Roman"/>
          <w:kern w:val="0"/>
          <w:sz w:val="20"/>
          <w:szCs w:val="20"/>
        </w:rPr>
        <w:t>6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0 mV. The inactivation curve was fitted by the Boltzmann equation :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/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max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1/{1+exp[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-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1/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/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]}, where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s the peak current evoked from the conditional potential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max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8917F2" w:rsidRPr="00CD2935">
        <w:rPr>
          <w:rFonts w:ascii="Times New Roman" w:hAnsi="Times New Roman" w:cs="Times New Roman"/>
          <w:kern w:val="0"/>
          <w:sz w:val="20"/>
          <w:szCs w:val="20"/>
        </w:rPr>
        <w:t xml:space="preserve">is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maximal peak current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 xml:space="preserve">1/2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s the half inactivation voltage,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s a slope factor.</w:t>
      </w:r>
      <w:r w:rsidRPr="00CD2935">
        <w:rPr>
          <w:rFonts w:ascii="Times New Roman" w:hAnsi="Times New Roman" w:cs="Times New Roman"/>
          <w:color w:val="000000"/>
          <w:sz w:val="20"/>
          <w:szCs w:val="20"/>
        </w:rPr>
        <w:t xml:space="preserve"> The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1/2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k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77123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="00C82E55" w:rsidRPr="00CD2935">
        <w:rPr>
          <w:rFonts w:ascii="Times New Roman" w:hAnsi="Times New Roman" w:cs="Times New Roman"/>
          <w:iCs/>
          <w:kern w:val="0"/>
          <w:sz w:val="20"/>
          <w:szCs w:val="20"/>
        </w:rPr>
        <w:t>78.0 ± 2.3 mV and 13.7 ± 1.6</w:t>
      </w:r>
      <w:r w:rsidR="00771231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V in control , and were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="00C82E55" w:rsidRPr="00CD2935">
        <w:rPr>
          <w:rFonts w:ascii="Times New Roman" w:hAnsi="Times New Roman" w:cs="Times New Roman"/>
          <w:iCs/>
          <w:kern w:val="0"/>
          <w:sz w:val="20"/>
          <w:szCs w:val="20"/>
        </w:rPr>
        <w:t>‒</w:t>
      </w:r>
      <w:r w:rsidR="00C82E55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81.8</w:t>
      </w:r>
      <w:r w:rsidR="003E6B1A"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± 3.2</w:t>
      </w:r>
      <w:r w:rsidR="00C82E55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V and 15.4 ± 1.9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mV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the presence of 30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sym w:font="Symbol" w:char="F06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= 7,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P</w:t>
      </w:r>
      <w:r w:rsidR="008917F2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&gt;</w:t>
      </w:r>
      <w:r w:rsidR="008917F2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0.05), respectively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lightly shifted the steady-state inactivation curve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owards </w:t>
      </w:r>
      <w:r w:rsidR="00771231" w:rsidRPr="00CD2935">
        <w:rPr>
          <w:rFonts w:ascii="Times New Roman" w:hAnsi="Times New Roman" w:cs="Times New Roman"/>
          <w:kern w:val="0"/>
          <w:sz w:val="20"/>
          <w:szCs w:val="20"/>
        </w:rPr>
        <w:t>neg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ive potential, but not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>statistically signi</w:t>
      </w:r>
      <w:r w:rsidRPr="00CD2935">
        <w:rPr>
          <w:rFonts w:ascii="Times New Roman" w:eastAsia="AdvTT5235d5a9+fb" w:hAnsi="Times New Roman" w:cs="Times New Roman"/>
          <w:color w:val="231F20"/>
          <w:kern w:val="0"/>
          <w:sz w:val="20"/>
          <w:szCs w:val="20"/>
        </w:rPr>
        <w:t>fi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>cant</w:t>
      </w:r>
      <w:r w:rsidR="009D15A5"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="009D15A5" w:rsidRPr="00CD2935">
        <w:rPr>
          <w:rFonts w:ascii="Times New Roman" w:hAnsi="Times New Roman" w:cs="Times New Roman"/>
          <w:iCs/>
          <w:kern w:val="0"/>
          <w:sz w:val="20"/>
          <w:szCs w:val="20"/>
        </w:rPr>
        <w:t>(Fig. 6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se results suggested that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did not obviously affect the steady-state inactivation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ffects of </w:t>
      </w:r>
      <w:r w:rsidR="00297616" w:rsidRPr="00CD2935">
        <w:rPr>
          <w:rFonts w:ascii="Times New Roman" w:hAnsi="Times New Roman" w:cs="Times New Roman"/>
          <w:b/>
          <w:kern w:val="0"/>
          <w:sz w:val="20"/>
          <w:szCs w:val="20"/>
        </w:rPr>
        <w:t>Hon</w:t>
      </w:r>
      <w:r w:rsidR="009D1382"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n the r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covery of </w:t>
      </w:r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  <w:vertAlign w:val="subscript"/>
        </w:rPr>
        <w:t>A</w:t>
      </w:r>
      <w:r w:rsidR="009D1382"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r w:rsidR="009D1382" w:rsidRPr="00CD2935">
        <w:rPr>
          <w:rFonts w:ascii="Times New Roman" w:hAnsi="Times New Roman" w:cs="Times New Roman"/>
          <w:b/>
          <w:color w:val="231F20"/>
          <w:kern w:val="0"/>
          <w:sz w:val="20"/>
          <w:szCs w:val="20"/>
        </w:rPr>
        <w:t>from inactivation</w:t>
      </w: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C82E55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time course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recovery from inactivation was assessed using a standard two-pulse protocol.  A 400 ms prepulse depolarized to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60 mV from a holding potential of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‒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100 mV was followed by 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 xml:space="preserve">recovery gap potential at </w:t>
      </w:r>
      <w:r w:rsidR="00C82E55" w:rsidRPr="00CD2935">
        <w:rPr>
          <w:rFonts w:ascii="Times New Roman" w:eastAsia="AdvP4C4E74" w:hAnsi="Times New Roman" w:cs="Times New Roman"/>
          <w:kern w:val="0"/>
          <w:sz w:val="20"/>
          <w:szCs w:val="20"/>
        </w:rPr>
        <w:t>‒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>100 mV for variable length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then by a 400 ms test pulse to 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60 mV. The ratio of test pulse currents to prepulse currents plotted against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recovery time. The recovery process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lastRenderedPageBreak/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ould be well fitted by a single exponential function, with recovery time constant of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79.9 </w:t>
      </w:r>
      <w:r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 xml:space="preserve">±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5.2 </w:t>
      </w:r>
      <w:r w:rsidR="00C82E55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ms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and 89.7 </w:t>
      </w:r>
      <w:r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>±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7.5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s before and after application of </w:t>
      </w:r>
      <w:r w:rsidR="00E34821">
        <w:rPr>
          <w:rFonts w:ascii="Times New Roman" w:hAnsi="Times New Roman" w:cs="Times New Roman"/>
          <w:kern w:val="0"/>
          <w:sz w:val="20"/>
          <w:szCs w:val="20"/>
        </w:rPr>
        <w:t xml:space="preserve">30 </w:t>
      </w:r>
      <w:r w:rsidR="00E34821">
        <w:rPr>
          <w:rFonts w:ascii="Times New Roman" w:eastAsia="SimSun" w:hAnsi="Times New Roman" w:cs="Times New Roman"/>
          <w:kern w:val="0"/>
          <w:sz w:val="20"/>
          <w:szCs w:val="20"/>
        </w:rPr>
        <w:t>µ</w:t>
      </w:r>
      <w:r w:rsidR="00E34821">
        <w:rPr>
          <w:rFonts w:ascii="Times New Roman" w:hAnsi="Times New Roman" w:cs="Times New Roman"/>
          <w:kern w:val="0"/>
          <w:sz w:val="20"/>
          <w:szCs w:val="20"/>
        </w:rPr>
        <w:t>M</w:t>
      </w:r>
      <w:r w:rsidR="00E34821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09157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(</w:t>
      </w:r>
      <w:r w:rsidR="00091571"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09157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7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P</w:t>
      </w:r>
      <w:r w:rsidR="008917F2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&gt;</w:t>
      </w:r>
      <w:r w:rsidR="008917F2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0.05) , respectively.  </w:t>
      </w:r>
      <w:r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>The results showed tha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had no significant effect on the time course of recovery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from inactivation</w:t>
      </w:r>
      <w:r w:rsidR="00BA32F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(Fig.</w:t>
      </w:r>
      <w:r w:rsidR="00C82E55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3B1D62" w:rsidRPr="00CD2935">
        <w:rPr>
          <w:rFonts w:ascii="Times New Roman" w:hAnsi="Times New Roman" w:cs="Times New Roman"/>
          <w:kern w:val="0"/>
          <w:sz w:val="20"/>
          <w:szCs w:val="20"/>
        </w:rPr>
        <w:t>7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</w:p>
    <w:p w:rsidR="00F85D94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822314" w:rsidRDefault="0082231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Effects of Hon on the </w:t>
      </w:r>
      <w:r w:rsidR="00F523B8" w:rsidRPr="00F523B8">
        <w:rPr>
          <w:rFonts w:ascii="Times New Roman" w:hAnsi="Times New Roman" w:cs="Times New Roman"/>
          <w:b/>
          <w:kern w:val="0"/>
          <w:sz w:val="20"/>
          <w:szCs w:val="20"/>
        </w:rPr>
        <w:t>frequency-dependence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 of </w:t>
      </w:r>
      <w:r w:rsidRPr="00CD2935">
        <w:rPr>
          <w:rFonts w:ascii="Times New Roman" w:hAnsi="Times New Roman" w:cs="Times New Roman"/>
          <w:b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  <w:vertAlign w:val="subscript"/>
        </w:rPr>
        <w:t>A</w:t>
      </w:r>
    </w:p>
    <w:p w:rsidR="00822314" w:rsidRPr="00BD76A6" w:rsidRDefault="00A47F05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>
        <w:rPr>
          <w:rFonts w:ascii="AdvPTimes" w:hAnsi="AdvPTimes" w:cs="AdvPTimes"/>
          <w:kern w:val="0"/>
          <w:sz w:val="20"/>
          <w:szCs w:val="20"/>
        </w:rPr>
        <w:t xml:space="preserve">To study the effect of </w:t>
      </w:r>
      <w:r>
        <w:rPr>
          <w:rFonts w:ascii="AdvPTimes" w:hAnsi="AdvPTimes" w:cs="AdvPTimes" w:hint="eastAsia"/>
          <w:kern w:val="0"/>
          <w:sz w:val="20"/>
          <w:szCs w:val="20"/>
        </w:rPr>
        <w:t>Hon</w:t>
      </w:r>
      <w:r>
        <w:rPr>
          <w:rFonts w:ascii="AdvPTimes" w:hAnsi="AdvPTimes" w:cs="AdvPTimes"/>
          <w:kern w:val="0"/>
          <w:sz w:val="20"/>
          <w:szCs w:val="20"/>
        </w:rPr>
        <w:t xml:space="preserve"> on frequency-dependence</w:t>
      </w:r>
      <w:r>
        <w:rPr>
          <w:rFonts w:ascii="AdvPTimes" w:hAnsi="AdvPTimes" w:cs="AdvPTimes" w:hint="eastAsia"/>
          <w:kern w:val="0"/>
          <w:sz w:val="20"/>
          <w:szCs w:val="20"/>
        </w:rPr>
        <w:t>,</w:t>
      </w:r>
      <w:r>
        <w:rPr>
          <w:rFonts w:ascii="Times New Roman" w:hAnsi="Times New Roman" w:cs="Times New Roman" w:hint="eastAsia"/>
          <w:kern w:val="0"/>
          <w:sz w:val="20"/>
          <w:szCs w:val="20"/>
        </w:rPr>
        <w:t xml:space="preserve"> K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kern w:val="0"/>
          <w:sz w:val="20"/>
          <w:szCs w:val="20"/>
        </w:rPr>
        <w:t>currents were elicited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 xml:space="preserve"> by 20</w:t>
      </w:r>
      <w:r w:rsidR="00F4187E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89094C">
        <w:rPr>
          <w:rFonts w:ascii="Times New Roman" w:hAnsi="Times New Roman" w:cs="Times New Roman"/>
          <w:kern w:val="0"/>
          <w:sz w:val="20"/>
          <w:szCs w:val="20"/>
        </w:rPr>
        <w:t xml:space="preserve">consecutive </w:t>
      </w:r>
      <w:r w:rsidR="00FC6FE5">
        <w:rPr>
          <w:rFonts w:ascii="Times New Roman" w:hAnsi="Times New Roman" w:cs="Times New Roman" w:hint="eastAsia"/>
          <w:kern w:val="0"/>
          <w:sz w:val="20"/>
          <w:szCs w:val="20"/>
        </w:rPr>
        <w:t>40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>0 ms</w:t>
      </w:r>
      <w:r w:rsidR="00F4187E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</w:rPr>
        <w:t>depolarizing pulses to</w:t>
      </w:r>
      <w:r w:rsidR="00F4187E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>+</w:t>
      </w:r>
      <w:r w:rsidR="005511FC">
        <w:rPr>
          <w:rFonts w:ascii="Times New Roman" w:hAnsi="Times New Roman" w:cs="Times New Roman" w:hint="eastAsia"/>
          <w:kern w:val="0"/>
          <w:sz w:val="20"/>
          <w:szCs w:val="20"/>
        </w:rPr>
        <w:t>80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 xml:space="preserve"> mV from a holding potential of </w:t>
      </w:r>
      <w:r w:rsidR="005511FC" w:rsidRPr="00CD2935">
        <w:rPr>
          <w:rFonts w:ascii="Times New Roman" w:eastAsia="AdvP4C4E74" w:hAnsi="Times New Roman" w:cs="Times New Roman"/>
          <w:kern w:val="0"/>
          <w:sz w:val="20"/>
          <w:szCs w:val="20"/>
        </w:rPr>
        <w:t>‒</w:t>
      </w:r>
      <w:r w:rsidR="005511FC">
        <w:rPr>
          <w:rFonts w:ascii="Times New Roman" w:hAnsi="Times New Roman" w:cs="Times New Roman" w:hint="eastAsia"/>
          <w:kern w:val="0"/>
          <w:sz w:val="20"/>
          <w:szCs w:val="20"/>
        </w:rPr>
        <w:t>10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>0 mV at different fre</w:t>
      </w:r>
      <w:r>
        <w:rPr>
          <w:rFonts w:ascii="Times New Roman" w:hAnsi="Times New Roman" w:cs="Times New Roman" w:hint="eastAsia"/>
          <w:kern w:val="0"/>
          <w:sz w:val="20"/>
          <w:szCs w:val="20"/>
        </w:rPr>
        <w:t>quencies (1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>, 5</w:t>
      </w:r>
      <w:r w:rsidR="00DD60F2">
        <w:rPr>
          <w:rFonts w:ascii="Times New Roman" w:hAnsi="Times New Roman" w:cs="Times New Roman" w:hint="eastAsia"/>
          <w:kern w:val="0"/>
          <w:sz w:val="20"/>
          <w:szCs w:val="20"/>
        </w:rPr>
        <w:t xml:space="preserve"> and 10</w:t>
      </w:r>
      <w:r w:rsidR="008E76EE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AF5E5F">
        <w:rPr>
          <w:rFonts w:ascii="Times New Roman" w:hAnsi="Times New Roman" w:cs="Times New Roman" w:hint="eastAsia"/>
          <w:kern w:val="0"/>
          <w:sz w:val="20"/>
          <w:szCs w:val="20"/>
        </w:rPr>
        <w:t>Hz).</w:t>
      </w:r>
      <w:r w:rsidRPr="00A47F0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ured as the peak of the transient component,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ured at the ending point of 400 ms voltage steps.</w:t>
      </w:r>
      <w:r w:rsidR="005511FC" w:rsidRPr="005511FC">
        <w:rPr>
          <w:rFonts w:ascii="AdvPTimes" w:hAnsi="AdvPTimes" w:cs="AdvPTimes"/>
          <w:kern w:val="0"/>
          <w:sz w:val="20"/>
          <w:szCs w:val="20"/>
        </w:rPr>
        <w:t xml:space="preserve"> </w:t>
      </w:r>
      <w:r w:rsidR="005511FC">
        <w:rPr>
          <w:rFonts w:ascii="AdvPTimes" w:hAnsi="AdvPTimes" w:cs="AdvPTimes"/>
          <w:kern w:val="0"/>
          <w:sz w:val="20"/>
          <w:szCs w:val="20"/>
        </w:rPr>
        <w:t>Data were</w:t>
      </w:r>
      <w:r w:rsidR="005511FC">
        <w:rPr>
          <w:rFonts w:ascii="AdvPTimes" w:hAnsi="AdvPTimes" w:cs="AdvPTimes" w:hint="eastAsia"/>
          <w:kern w:val="0"/>
          <w:sz w:val="20"/>
          <w:szCs w:val="20"/>
        </w:rPr>
        <w:t xml:space="preserve"> </w:t>
      </w:r>
      <w:r w:rsidR="005511FC">
        <w:rPr>
          <w:rFonts w:ascii="AdvPTimes" w:hAnsi="AdvPTimes" w:cs="AdvPTimes"/>
          <w:kern w:val="0"/>
          <w:sz w:val="20"/>
          <w:szCs w:val="20"/>
        </w:rPr>
        <w:t>normalized with respect to the first step</w:t>
      </w:r>
      <w:r w:rsidR="005511FC">
        <w:rPr>
          <w:rFonts w:ascii="AdvPTimes" w:hAnsi="AdvPTimes" w:cs="AdvPTimes" w:hint="eastAsia"/>
          <w:kern w:val="0"/>
          <w:sz w:val="20"/>
          <w:szCs w:val="20"/>
        </w:rPr>
        <w:t xml:space="preserve">. </w:t>
      </w:r>
      <w:r w:rsidR="005511FC">
        <w:rPr>
          <w:rFonts w:ascii="AdvPTimes" w:hAnsi="AdvPTimes" w:cs="AdvPTimes"/>
          <w:kern w:val="0"/>
          <w:sz w:val="20"/>
          <w:szCs w:val="20"/>
        </w:rPr>
        <w:t>As</w:t>
      </w:r>
      <w:r w:rsidR="005511FC">
        <w:rPr>
          <w:rFonts w:ascii="AdvPTimes" w:hAnsi="AdvPTimes" w:cs="AdvPTimes" w:hint="eastAsia"/>
          <w:kern w:val="0"/>
          <w:sz w:val="20"/>
          <w:szCs w:val="20"/>
        </w:rPr>
        <w:t xml:space="preserve"> </w:t>
      </w:r>
      <w:r w:rsidR="005511FC">
        <w:rPr>
          <w:rFonts w:ascii="AdvPTimes" w:hAnsi="AdvPTimes" w:cs="AdvPTimes"/>
          <w:kern w:val="0"/>
          <w:sz w:val="20"/>
          <w:szCs w:val="20"/>
        </w:rPr>
        <w:t>shown in Fig.</w:t>
      </w:r>
      <w:r w:rsidR="005511FC">
        <w:rPr>
          <w:rFonts w:ascii="AdvPTimes" w:hAnsi="AdvPTimes" w:cs="AdvPTimes" w:hint="eastAsia"/>
          <w:kern w:val="0"/>
          <w:sz w:val="20"/>
          <w:szCs w:val="20"/>
        </w:rPr>
        <w:t xml:space="preserve"> 8,</w:t>
      </w:r>
      <w:r w:rsidR="00FC6FE5">
        <w:rPr>
          <w:rFonts w:ascii="AdvPTimes" w:hAnsi="AdvPTimes" w:cs="AdvPTimes" w:hint="eastAsia"/>
          <w:kern w:val="0"/>
          <w:sz w:val="20"/>
          <w:szCs w:val="20"/>
        </w:rPr>
        <w:t xml:space="preserve"> the respo</w:t>
      </w:r>
      <w:r w:rsidR="00BD76A6">
        <w:rPr>
          <w:rFonts w:ascii="AdvPTimes" w:hAnsi="AdvPTimes" w:cs="AdvPTimes" w:hint="eastAsia"/>
          <w:kern w:val="0"/>
          <w:sz w:val="20"/>
          <w:szCs w:val="20"/>
        </w:rPr>
        <w:t xml:space="preserve">nses of </w:t>
      </w:r>
      <w:r w:rsidR="00BD76A6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BD76A6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9B63AF">
        <w:rPr>
          <w:rFonts w:ascii="Times New Roman" w:hAnsi="Times New Roman" w:cs="Times New Roman" w:hint="eastAsia"/>
          <w:kern w:val="0"/>
          <w:sz w:val="20"/>
          <w:szCs w:val="20"/>
        </w:rPr>
        <w:t xml:space="preserve">and </w:t>
      </w:r>
      <w:r w:rsidR="009B63AF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9B63AF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9B63AF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>to</w:t>
      </w:r>
      <w:r w:rsidR="00BD76A6" w:rsidRPr="00BD76A6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D76A6" w:rsidRPr="00F4187E">
        <w:rPr>
          <w:rFonts w:ascii="Times New Roman" w:hAnsi="Times New Roman" w:cs="Times New Roman"/>
          <w:kern w:val="0"/>
          <w:sz w:val="20"/>
          <w:szCs w:val="20"/>
        </w:rPr>
        <w:t>depolarizing pulses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 xml:space="preserve"> remained unchanged at different frequ</w:t>
      </w:r>
      <w:r w:rsidR="00553651">
        <w:rPr>
          <w:rFonts w:ascii="Times New Roman" w:hAnsi="Times New Roman" w:cs="Times New Roman" w:hint="eastAsia"/>
          <w:kern w:val="0"/>
          <w:sz w:val="20"/>
          <w:szCs w:val="20"/>
        </w:rPr>
        <w:t>encies before and after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 xml:space="preserve"> application of </w:t>
      </w:r>
      <w:r w:rsidR="00E34821">
        <w:rPr>
          <w:rFonts w:ascii="Times New Roman" w:hAnsi="Times New Roman" w:cs="Times New Roman"/>
          <w:kern w:val="0"/>
          <w:sz w:val="20"/>
          <w:szCs w:val="20"/>
        </w:rPr>
        <w:t xml:space="preserve">30 </w:t>
      </w:r>
      <w:r w:rsidR="00E34821">
        <w:rPr>
          <w:rFonts w:ascii="Times New Roman" w:eastAsia="SimSun" w:hAnsi="Times New Roman" w:cs="Times New Roman"/>
          <w:kern w:val="0"/>
          <w:sz w:val="20"/>
          <w:szCs w:val="20"/>
        </w:rPr>
        <w:t>µ</w:t>
      </w:r>
      <w:r w:rsidR="00E34821">
        <w:rPr>
          <w:rFonts w:ascii="Times New Roman" w:hAnsi="Times New Roman" w:cs="Times New Roman"/>
          <w:kern w:val="0"/>
          <w:sz w:val="20"/>
          <w:szCs w:val="20"/>
        </w:rPr>
        <w:t>M</w:t>
      </w:r>
      <w:r w:rsidR="00E34821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>Hon</w:t>
      </w:r>
      <w:r w:rsidR="00F604EA">
        <w:rPr>
          <w:rFonts w:ascii="Times New Roman" w:hAnsi="Times New Roman" w:cs="Times New Roman" w:hint="eastAsia"/>
          <w:kern w:val="0"/>
          <w:sz w:val="20"/>
          <w:szCs w:val="20"/>
        </w:rPr>
        <w:t xml:space="preserve"> (</w:t>
      </w:r>
      <w:r w:rsidR="00F523B8" w:rsidRPr="00F523B8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F604EA">
        <w:rPr>
          <w:rFonts w:ascii="Times New Roman" w:hAnsi="Times New Roman" w:cs="Times New Roman" w:hint="eastAsia"/>
          <w:kern w:val="0"/>
          <w:sz w:val="20"/>
          <w:szCs w:val="20"/>
        </w:rPr>
        <w:t xml:space="preserve"> = 6)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 xml:space="preserve">. </w:t>
      </w:r>
      <w:r w:rsidR="00BD76A6">
        <w:rPr>
          <w:rFonts w:ascii="Times New Roman" w:hAnsi="Times New Roman" w:cs="Times New Roman"/>
          <w:kern w:val="0"/>
          <w:sz w:val="20"/>
          <w:szCs w:val="20"/>
        </w:rPr>
        <w:t>T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 xml:space="preserve">hus, Hon did not show a frequency-dependent effect on </w:t>
      </w:r>
      <w:r w:rsidR="0098284A">
        <w:rPr>
          <w:rFonts w:ascii="Times New Roman" w:hAnsi="Times New Roman" w:cs="Times New Roman" w:hint="eastAsia"/>
          <w:kern w:val="0"/>
          <w:sz w:val="20"/>
          <w:szCs w:val="20"/>
        </w:rPr>
        <w:t>K</w:t>
      </w:r>
      <w:r w:rsidR="00F523B8" w:rsidRPr="00F523B8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98284A">
        <w:rPr>
          <w:rFonts w:ascii="Times New Roman" w:hAnsi="Times New Roman" w:cs="Times New Roman" w:hint="eastAsia"/>
          <w:kern w:val="0"/>
          <w:sz w:val="20"/>
          <w:szCs w:val="20"/>
        </w:rPr>
        <w:t xml:space="preserve"> currents (</w:t>
      </w:r>
      <w:r w:rsidR="0098284A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98284A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98284A">
        <w:rPr>
          <w:rFonts w:ascii="Times New Roman" w:hAnsi="Times New Roman" w:cs="Times New Roman" w:hint="eastAsia"/>
          <w:kern w:val="0"/>
          <w:sz w:val="20"/>
          <w:szCs w:val="20"/>
        </w:rPr>
        <w:t xml:space="preserve"> and </w:t>
      </w:r>
      <w:r w:rsidR="0098284A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98284A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98284A">
        <w:rPr>
          <w:rFonts w:ascii="Times New Roman" w:hAnsi="Times New Roman" w:cs="Times New Roman" w:hint="eastAsia"/>
          <w:kern w:val="0"/>
          <w:sz w:val="20"/>
          <w:szCs w:val="20"/>
        </w:rPr>
        <w:t>).</w:t>
      </w:r>
    </w:p>
    <w:p w:rsidR="00822314" w:rsidRPr="00822314" w:rsidRDefault="0082231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F85D9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color w:val="231F20"/>
          <w:kern w:val="0"/>
          <w:sz w:val="20"/>
          <w:szCs w:val="20"/>
        </w:rPr>
        <w:t>Discussion</w:t>
      </w:r>
    </w:p>
    <w:p w:rsidR="00DE6EFF" w:rsidRPr="00CD2935" w:rsidRDefault="00DE6EFF" w:rsidP="00DE6EF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F85D94" w:rsidRPr="00CD2935" w:rsidRDefault="00F85D94" w:rsidP="00DE6EF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color w:val="FF0000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In the present study, inhibitory effects of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="00782F05"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on </w:t>
      </w:r>
      <w:r w:rsidR="00782F05" w:rsidRPr="00CD2935">
        <w:rPr>
          <w:rFonts w:ascii="Times New Roman" w:hAnsi="Times New Roman" w:cs="Times New Roman"/>
          <w:kern w:val="0"/>
          <w:sz w:val="20"/>
          <w:szCs w:val="20"/>
        </w:rPr>
        <w:t>voltage-dependent K</w:t>
      </w:r>
      <w:r w:rsidR="00782F05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782F05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</w:t>
      </w:r>
      <w:r w:rsidR="00782F05"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were investigate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</w:t>
      </w:r>
      <w:bookmarkStart w:id="108" w:name="OLE_LINK18"/>
      <w:bookmarkStart w:id="109" w:name="OLE_LINK19"/>
      <w:r w:rsidRPr="00CD2935">
        <w:rPr>
          <w:rFonts w:ascii="Times New Roman" w:hAnsi="Times New Roman" w:cs="Times New Roman"/>
          <w:kern w:val="0"/>
          <w:sz w:val="20"/>
          <w:szCs w:val="20"/>
        </w:rPr>
        <w:t>mouse</w:t>
      </w:r>
      <w:bookmarkEnd w:id="108"/>
      <w:bookmarkEnd w:id="109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dorsal root ganglion neurons.</w:t>
      </w:r>
      <w:r w:rsidR="00782F05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results 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</w:rPr>
        <w:t>indicat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at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ignificantly inhibited two important voltage-gated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K</w:t>
      </w:r>
      <w:r w:rsidR="00CB37F8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 channel currents, the transient A-type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(</w:t>
      </w:r>
      <w:bookmarkStart w:id="110" w:name="OLE_LINK35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bookmarkEnd w:id="11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 and </w:t>
      </w:r>
      <w:bookmarkStart w:id="111" w:name="OLE_LINK33"/>
      <w:bookmarkStart w:id="112" w:name="OLE_LINK34"/>
      <w:r w:rsidRPr="00CD2935">
        <w:rPr>
          <w:rFonts w:ascii="Times New Roman" w:hAnsi="Times New Roman" w:cs="Times New Roman"/>
          <w:kern w:val="0"/>
          <w:sz w:val="20"/>
          <w:szCs w:val="20"/>
        </w:rPr>
        <w:t>the sustained delayed rectifier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(</w:t>
      </w:r>
      <w:bookmarkStart w:id="113" w:name="OLE_LINK46"/>
      <w:bookmarkStart w:id="114" w:name="OLE_LINK47"/>
      <w:bookmarkStart w:id="115" w:name="OLE_LINK48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bookmarkEnd w:id="113"/>
      <w:bookmarkEnd w:id="114"/>
      <w:bookmarkEnd w:id="115"/>
      <w:r w:rsidRPr="00CD2935">
        <w:rPr>
          <w:rFonts w:ascii="Times New Roman" w:hAnsi="Times New Roman" w:cs="Times New Roman"/>
          <w:kern w:val="0"/>
          <w:sz w:val="20"/>
          <w:szCs w:val="20"/>
        </w:rPr>
        <w:t>)</w:t>
      </w:r>
      <w:bookmarkEnd w:id="111"/>
      <w:bookmarkEnd w:id="11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,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in a concentration-dependent manner.</w:t>
      </w:r>
      <w:bookmarkStart w:id="116" w:name="OLE_LINK82"/>
      <w:bookmarkStart w:id="117" w:name="OLE_LINK84"/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IC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were</w:t>
      </w:r>
      <w:bookmarkEnd w:id="116"/>
      <w:bookmarkEnd w:id="117"/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>3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µM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2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="00BD76A6">
        <w:rPr>
          <w:rFonts w:ascii="Times New Roman" w:hAnsi="Times New Roman" w:cs="Times New Roman" w:hint="eastAsia"/>
          <w:kern w:val="0"/>
          <w:sz w:val="20"/>
          <w:szCs w:val="20"/>
        </w:rPr>
        <w:t>7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for </w:t>
      </w:r>
      <w:bookmarkStart w:id="118" w:name="OLE_LINK119"/>
      <w:bookmarkStart w:id="119" w:name="OLE_LINK120"/>
      <w:bookmarkStart w:id="120" w:name="OLE_LINK121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bookmarkEnd w:id="118"/>
      <w:bookmarkEnd w:id="119"/>
      <w:bookmarkEnd w:id="12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respectively. </w:t>
      </w:r>
      <w:bookmarkStart w:id="121" w:name="OLE_LINK101"/>
      <w:bookmarkStart w:id="122" w:name="OLE_LINK10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addition, </w:t>
      </w:r>
      <w:bookmarkStart w:id="123" w:name="OLE_LINK213"/>
      <w:bookmarkStart w:id="124" w:name="OLE_LINK214"/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bookmarkEnd w:id="121"/>
      <w:bookmarkEnd w:id="12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hifted the activation curves of </w:t>
      </w:r>
      <w:bookmarkStart w:id="125" w:name="OLE_LINK107"/>
      <w:bookmarkStart w:id="126" w:name="OLE_LINK108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 xml:space="preserve">K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</w:t>
      </w:r>
      <w:bookmarkStart w:id="127" w:name="OLE_LINK103"/>
      <w:bookmarkStart w:id="128" w:name="OLE_LINK104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bookmarkEnd w:id="125"/>
      <w:bookmarkEnd w:id="126"/>
      <w:bookmarkEnd w:id="127"/>
      <w:bookmarkEnd w:id="128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o more positive potentials.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However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had no effect on inactivation</w:t>
      </w:r>
      <w:r w:rsidR="00B76FFF">
        <w:rPr>
          <w:rFonts w:ascii="Times New Roman" w:hAnsi="Times New Roman" w:cs="Times New Roman" w:hint="eastAsia"/>
          <w:color w:val="231F20"/>
          <w:kern w:val="0"/>
          <w:sz w:val="20"/>
          <w:szCs w:val="20"/>
        </w:rPr>
        <w:t>,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recovery from the inactivated state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="00B76FFF">
        <w:rPr>
          <w:rFonts w:ascii="Times New Roman" w:hAnsi="Times New Roman" w:cs="Times New Roman" w:hint="eastAsia"/>
          <w:color w:val="231F20"/>
          <w:kern w:val="0"/>
          <w:sz w:val="20"/>
          <w:szCs w:val="20"/>
        </w:rPr>
        <w:t xml:space="preserve"> </w:t>
      </w:r>
      <w:r w:rsidR="00B76FFF">
        <w:rPr>
          <w:rFonts w:ascii="Times New Roman" w:hAnsi="Times New Roman" w:cs="Times New Roman" w:hint="eastAsia"/>
          <w:color w:val="231F20"/>
          <w:kern w:val="0"/>
          <w:sz w:val="20"/>
          <w:szCs w:val="20"/>
        </w:rPr>
        <w:lastRenderedPageBreak/>
        <w:t xml:space="preserve">and </w:t>
      </w:r>
      <w:r w:rsidR="00B76FFF">
        <w:rPr>
          <w:rFonts w:ascii="Times New Roman" w:hAnsi="Times New Roman" w:cs="Times New Roman" w:hint="eastAsia"/>
          <w:kern w:val="0"/>
          <w:sz w:val="20"/>
          <w:szCs w:val="20"/>
        </w:rPr>
        <w:t xml:space="preserve">frequency-dependence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>of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.</w:t>
      </w:r>
      <w:bookmarkEnd w:id="123"/>
      <w:bookmarkEnd w:id="124"/>
    </w:p>
    <w:p w:rsidR="00F85D94" w:rsidRPr="00CD2935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Voltage-gated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935AA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play a </w:t>
      </w:r>
      <w:r w:rsidRPr="00CD2935">
        <w:rPr>
          <w:rStyle w:val="apple-converted-space"/>
          <w:rFonts w:ascii="Times New Roman" w:hAnsi="Times New Roman" w:cs="Times New Roman"/>
          <w:color w:val="333333"/>
          <w:sz w:val="20"/>
          <w:szCs w:val="20"/>
          <w:shd w:val="clear" w:color="auto" w:fill="FFFFFF"/>
        </w:rPr>
        <w:t> </w:t>
      </w:r>
      <w:r w:rsidRPr="00CD2935">
        <w:rPr>
          <w:rFonts w:ascii="Times New Roman" w:hAnsi="Times New Roman" w:cs="Times New Roman"/>
          <w:color w:val="333333"/>
          <w:sz w:val="20"/>
          <w:szCs w:val="20"/>
          <w:shd w:val="clear" w:color="auto" w:fill="FFFFFF"/>
        </w:rPr>
        <w:t>critical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role in the control of electrophysiological properties and excitability of neuron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WeWR5YW5hdGhhbjwvQXV0aG9yPjxZZWFyPjIwMDU8L1ll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WeWR5YW5hdGhhbjwvQXV0aG9yPjxZZWFyPjIwMDU8L1ll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9" w:tooltip="Vydyanathan, 2005 #32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9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D90DC3" w:rsidRPr="00CD2935">
        <w:rPr>
          <w:rFonts w:ascii="Times New Roman" w:hAnsi="Times New Roman" w:cs="Times New Roman"/>
          <w:kern w:val="0"/>
          <w:sz w:val="20"/>
          <w:szCs w:val="20"/>
        </w:rPr>
        <w:t>. A-type K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 </w:t>
      </w:r>
      <w:bookmarkStart w:id="129" w:name="OLE_LINK69"/>
      <w:bookmarkStart w:id="130" w:name="OLE_LINK70"/>
      <w:r w:rsidRPr="00CD2935">
        <w:rPr>
          <w:rFonts w:ascii="Times New Roman" w:hAnsi="Times New Roman" w:cs="Times New Roman"/>
          <w:kern w:val="0"/>
          <w:sz w:val="20"/>
          <w:szCs w:val="20"/>
        </w:rPr>
        <w:t>have been implicated in</w:t>
      </w:r>
      <w:bookmarkEnd w:id="129"/>
      <w:bookmarkEnd w:id="13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delay of the spike onset and the decrease in the action potential (AP) firing frequency, 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</w:rPr>
        <w:t xml:space="preserve">while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the sustained delayed rectifier K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channels have been </w:t>
      </w:r>
      <w:bookmarkStart w:id="131" w:name="OLE_LINK71"/>
      <w:bookmarkStart w:id="132" w:name="OLE_LINK72"/>
      <w:r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involved i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ction potential threshold and the number of APs</w:t>
      </w:r>
      <w:bookmarkEnd w:id="131"/>
      <w:bookmarkEnd w:id="13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 neurons, i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</w:rPr>
        <w:t>mplying that the two types of K</w:t>
      </w:r>
      <w:r w:rsidR="00D90DC3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 in DRG may</w:t>
      </w:r>
      <w:bookmarkStart w:id="133" w:name="OLE_LINK93"/>
      <w:bookmarkStart w:id="134" w:name="OLE_LINK94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play different roles in</w:t>
      </w:r>
      <w:bookmarkEnd w:id="133"/>
      <w:bookmarkEnd w:id="134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neuronal excitability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Qb25nczwvQXV0aG9yPjxZZWFyPjE5OTk8L1llYXI+PFJl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Qb25nczwvQXV0aG9yPjxZZWFyPjE5OTk8L1llYXI+PFJl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2" w:tooltip="Xiao, 2016 #24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2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 xml:space="preserve">, </w:t>
      </w:r>
      <w:hyperlink w:anchor="_ENREF_30" w:tooltip="Pongs, 1999 #33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0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In this study, we confirmed that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ignificantly inhibite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 xml:space="preserve">K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a concentration-dependent manner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>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t is thus likely that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regulate</w:t>
      </w:r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>s</w:t>
      </w:r>
      <w:r w:rsidR="006B2DD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excitability of DRG neur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s by suppressing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two types of K</w:t>
      </w:r>
      <w:r w:rsidR="00D90DC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hannel</w:t>
      </w:r>
      <w:r w:rsidR="006B2DD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bookmarkStart w:id="135" w:name="OLE_LINK81"/>
      <w:bookmarkStart w:id="136" w:name="OLE_LINK99"/>
      <w:bookmarkStart w:id="137" w:name="OLE_LINK79"/>
      <w:bookmarkStart w:id="138" w:name="OLE_LINK8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However, It is noteworthy that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produces varying effects on both types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of K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urrents, the blocking potency of </w:t>
      </w:r>
      <w:r w:rsidR="00297616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on </w:t>
      </w:r>
      <w:r w:rsidRPr="00CD2935">
        <w:rPr>
          <w:rFonts w:ascii="Times New Roman" w:hAnsi="Times New Roman" w:cs="Times New Roman"/>
          <w:i/>
          <w:iCs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 xml:space="preserve"> (IC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: 2</w:t>
      </w:r>
      <w:r w:rsidR="00BD76A6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BD76A6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7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006D"/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)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 xml:space="preserve">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is stronger than on </w:t>
      </w:r>
      <w:r w:rsidRPr="00CD2935">
        <w:rPr>
          <w:rFonts w:ascii="Times New Roman" w:hAnsi="Times New Roman" w:cs="Times New Roman"/>
          <w:i/>
          <w:iCs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  <w:vertAlign w:val="subscript"/>
        </w:rPr>
        <w:t xml:space="preserve"> 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</w:rPr>
        <w:t>(IC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50</w:t>
      </w:r>
      <w:r w:rsidR="00DE6EFF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: </w:t>
      </w:r>
      <w:r w:rsidR="00BD76A6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30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BD76A6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5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sym w:font="Symbol" w:char="006D"/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M). This difference may be due to the possibility that there is the different sensitivity for </w:t>
      </w:r>
      <w:r w:rsidR="00297616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to </w:t>
      </w:r>
      <w:r w:rsidRPr="00CD2935">
        <w:rPr>
          <w:rFonts w:ascii="Times New Roman" w:hAnsi="Times New Roman" w:cs="Times New Roman"/>
          <w:i/>
          <w:iCs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  <w:vertAlign w:val="subscript"/>
        </w:rPr>
        <w:t xml:space="preserve">K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and </w:t>
      </w:r>
      <w:r w:rsidRPr="00CD2935">
        <w:rPr>
          <w:rFonts w:ascii="Times New Roman" w:hAnsi="Times New Roman" w:cs="Times New Roman"/>
          <w:i/>
          <w:iCs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  <w:vertAlign w:val="subscript"/>
        </w:rPr>
        <w:t xml:space="preserve">A.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Functionally, 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 xml:space="preserve">A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was relatively small and </w:t>
      </w:r>
      <w:bookmarkStart w:id="139" w:name="OLE_LINK74"/>
      <w:bookmarkStart w:id="140" w:name="OLE_LINK76"/>
      <w:bookmarkStart w:id="141" w:name="OLE_LINK77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inactivated fast</w:t>
      </w:r>
      <w:bookmarkEnd w:id="139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bookmarkEnd w:id="140"/>
      <w:bookmarkEnd w:id="141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, repolarizing phases of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ction potent</w:t>
      </w:r>
      <w:bookmarkStart w:id="142" w:name="OLE_LINK73"/>
      <w:r w:rsidRPr="00CD2935">
        <w:rPr>
          <w:rFonts w:ascii="Times New Roman" w:hAnsi="Times New Roman" w:cs="Times New Roman"/>
          <w:kern w:val="0"/>
          <w:sz w:val="20"/>
          <w:szCs w:val="20"/>
        </w:rPr>
        <w:t>ials were usually slow and mainly f</w:t>
      </w:r>
      <w:bookmarkEnd w:id="14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ormed by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DRG neuron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TYWZyb25vdjwvQXV0aG9yPjxZZWFyPjE5OTY8L1llYXI+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TYWZyb25vdjwvQXV0aG9yPjxZZWFyPjE5OTY8L1llYXI+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1" w:tooltip="Safronov, 1996 #34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1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Consequently, the modification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by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may affect membrane potential and thereby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ause changes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in the neuronal activity.</w:t>
      </w:r>
    </w:p>
    <w:p w:rsidR="00F85D94" w:rsidRPr="00CD2935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The state-dependent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 blockade of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may help to understand its kinetic mechanism. Voltage-gated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 have three distinct states: closed or resting, open, and inactivated. In present study,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hifted </w:t>
      </w:r>
      <w:bookmarkStart w:id="143" w:name="OLE_LINK178"/>
      <w:bookmarkStart w:id="144" w:name="OLE_LINK179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activation curves of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bookmarkEnd w:id="143"/>
      <w:bookmarkEnd w:id="144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o more positive potentials,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without altering inactivation 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recovery from the inactivated state</w:t>
      </w:r>
      <w:r w:rsidR="002B57D9">
        <w:rPr>
          <w:rFonts w:ascii="Times New Roman" w:hAnsi="Times New Roman" w:cs="Times New Roman" w:hint="eastAsia"/>
          <w:color w:val="231F20"/>
          <w:kern w:val="0"/>
          <w:sz w:val="20"/>
          <w:szCs w:val="20"/>
        </w:rPr>
        <w:t xml:space="preserve"> and </w:t>
      </w:r>
      <w:r w:rsidR="002B57D9">
        <w:rPr>
          <w:rFonts w:ascii="Times New Roman" w:hAnsi="Times New Roman" w:cs="Times New Roman" w:hint="eastAsia"/>
          <w:kern w:val="0"/>
          <w:sz w:val="20"/>
          <w:szCs w:val="20"/>
        </w:rPr>
        <w:t>frequency-dependence</w:t>
      </w:r>
      <w:r w:rsidR="002B57D9"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>of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.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The positive shift of the activation curve of </w:t>
      </w:r>
      <w:bookmarkStart w:id="145" w:name="OLE_LINK105"/>
      <w:bookmarkStart w:id="146" w:name="OLE_LINK106"/>
      <w:r w:rsidRPr="00CD2935">
        <w:rPr>
          <w:rFonts w:ascii="Times New Roman" w:hAnsi="Times New Roman" w:cs="Times New Roman"/>
          <w:i/>
          <w:iCs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color w:val="000000" w:themeColor="text1"/>
          <w:kern w:val="0"/>
          <w:sz w:val="20"/>
          <w:szCs w:val="20"/>
          <w:vertAlign w:val="subscript"/>
        </w:rPr>
        <w:t>A</w:t>
      </w:r>
      <w:bookmarkEnd w:id="145"/>
      <w:bookmarkEnd w:id="146"/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indicates that</w:t>
      </w:r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Hon</w:t>
      </w:r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bookmarkStart w:id="147" w:name="OLE_LINK98"/>
      <w:bookmarkStart w:id="148" w:name="OLE_LINK115"/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>preferentially</w:t>
      </w:r>
      <w:bookmarkEnd w:id="147"/>
      <w:bookmarkEnd w:id="148"/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binds to the activated state of</w:t>
      </w:r>
      <w:r w:rsidR="004F0C03"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the</w:t>
      </w:r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4F0C03"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>A-type K</w:t>
      </w:r>
      <w:r w:rsidR="004F0C03"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channel.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ccording to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Modulated receptor hypothesi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for the state-dependent interaction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/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&lt;EndNote&gt;&lt;Cite&gt;&lt;Author&gt;Hille&lt;/Author&gt;&lt;Year&gt;1977&lt;/Year&gt;&lt;RecNum&gt;35&lt;/RecNum&gt;&lt;DisplayText&gt;[32]&lt;/DisplayText&gt;&lt;record&gt;&lt;rec-number&gt;35&lt;/rec-number&gt;&lt;foreign-keys&gt;&lt;key app="EN" db-id="vzxfz9vxgzeew9et5aw5sv2rzev05wx5zszs"&gt;35&lt;/key&gt;&lt;/foreign-keys&gt;&lt;ref-type name="Journal Article"&gt;17&lt;/ref-type&gt;&lt;contributors&gt;&lt;authors&gt;&lt;author&gt;Hille, B.&lt;/author&gt;&lt;/authors&gt;&lt;/contributors&gt;&lt;titles&gt;&lt;title&gt;Local anesthetics: hydrophilic and hydrophobic pathways for the drug-receptor reaction&lt;/title&gt;&lt;secondary-title&gt;J Gen Physiol&lt;/secondary-title&gt;&lt;alt-title&gt;The Journal of general physiology&lt;/alt-title&gt;&lt;/titles&gt;&lt;periodical&gt;&lt;full-title&gt;J Gen Physiol&lt;/full-title&gt;&lt;abbr-1&gt;The Journal of general physiology&lt;/abbr-1&gt;&lt;/periodical&gt;&lt;alt-periodical&gt;&lt;full-title&gt;J Gen Physiol&lt;/full-title&gt;&lt;abbr-1&gt;The Journal of general physiology&lt;/abbr-1&gt;&lt;/alt-periodical&gt;&lt;pages&gt;497-515&lt;/pages&gt;&lt;volume&gt;69&lt;/volume&gt;&lt;number&gt;4&lt;/number&gt;&lt;edition&gt;1977/04/01&lt;/edition&gt;&lt;keywords&gt;&lt;keyword&gt;Anesthetics, Local/*pharmacology&lt;/keyword&gt;&lt;keyword&gt;Animals&lt;/keyword&gt;&lt;keyword&gt;Anura&lt;/keyword&gt;&lt;keyword&gt;Calcium/metabolism&lt;/keyword&gt;&lt;keyword&gt;In Vitro Techniques&lt;/keyword&gt;&lt;keyword&gt;Lidocaine/pharmacology&lt;/keyword&gt;&lt;keyword&gt;Nerve Fibers, Myelinated/drug effects&lt;/keyword&gt;&lt;keyword&gt;Rana pipiens&lt;/keyword&gt;&lt;keyword&gt;Receptors, Drug/*drug effects&lt;/keyword&gt;&lt;keyword&gt;Sodium/*metabolism&lt;/keyword&gt;&lt;keyword&gt;Tetracaine/pharmacology&lt;/keyword&gt;&lt;/keywords&gt;&lt;dates&gt;&lt;year&gt;1977&lt;/year&gt;&lt;pub-dates&gt;&lt;date&gt;Apr&lt;/date&gt;&lt;/pub-dates&gt;&lt;/dates&gt;&lt;isbn&gt;0022-1295 (Print)&amp;#xD;0022-1295 (Linking)&lt;/isbn&gt;&lt;accession-num&gt;300786&lt;/accession-num&gt;&lt;work-type&gt;Research Support, U.S. Gov&amp;apos;t, P.H.S.&lt;/work-type&gt;&lt;urls&gt;&lt;related-urls&gt;&lt;url&gt;http://www.ncbi.nlm.nih.gov/pubmed/300786&lt;/url&gt;&lt;/related-urls&gt;&lt;/urls&gt;&lt;custom2&gt;2215053&lt;/custom2&gt;&lt;language&gt;eng&lt;/language&gt;&lt;/record&gt;&lt;/Cite&gt;&lt;/EndNote&gt;</w:instrTex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2" w:tooltip="Hille, 1977 #35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2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BF5AA8" w:rsidRPr="00CD2935">
        <w:rPr>
          <w:rFonts w:ascii="Times New Roman" w:hAnsi="Times New Roman" w:cs="Times New Roman"/>
          <w:kern w:val="0"/>
          <w:sz w:val="20"/>
          <w:szCs w:val="20"/>
        </w:rPr>
        <w:t xml:space="preserve"> display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higher binding affinity to the </w:t>
      </w:r>
      <w:bookmarkStart w:id="149" w:name="OLE_LINK227"/>
      <w:bookmarkStart w:id="150" w:name="OLE_LINK228"/>
      <w:r w:rsidRPr="00CD2935">
        <w:rPr>
          <w:rFonts w:ascii="Times New Roman" w:hAnsi="Times New Roman" w:cs="Times New Roman"/>
          <w:kern w:val="0"/>
          <w:sz w:val="20"/>
          <w:szCs w:val="20"/>
        </w:rPr>
        <w:t>open state</w:t>
      </w:r>
      <w:bookmarkEnd w:id="149"/>
      <w:bookmarkEnd w:id="15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an to the resting state or inactivated state of the </w:t>
      </w:r>
      <w:r w:rsidR="004F0C03"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>A-type K</w:t>
      </w:r>
      <w:r w:rsidR="004F0C03"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  <w:vertAlign w:val="superscript"/>
        </w:rPr>
        <w:t>+</w:t>
      </w:r>
      <w:r w:rsidR="004F0C03"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channel. </w:t>
      </w:r>
      <w:bookmarkStart w:id="151" w:name="OLE_LINK109"/>
      <w:bookmarkStart w:id="152" w:name="OLE_LINK110"/>
      <w:r w:rsidRPr="00CD2935">
        <w:rPr>
          <w:rFonts w:ascii="Times New Roman" w:hAnsi="Times New Roman" w:cs="Times New Roman"/>
          <w:kern w:val="0"/>
          <w:sz w:val="20"/>
          <w:szCs w:val="20"/>
        </w:rPr>
        <w:t>Additionally</w:t>
      </w:r>
      <w:bookmarkEnd w:id="151"/>
      <w:bookmarkEnd w:id="15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 a slowly inactivating delayed rectifier current,</w:t>
      </w:r>
      <w:bookmarkStart w:id="153" w:name="OLE_LINK85"/>
      <w:bookmarkStart w:id="154" w:name="OLE_LINK86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bookmarkStart w:id="155" w:name="OLE_LINK236"/>
      <w:bookmarkStart w:id="156" w:name="OLE_LINK237"/>
      <w:bookmarkStart w:id="157" w:name="OLE_LINK238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as </w:t>
      </w:r>
      <w:bookmarkEnd w:id="155"/>
      <w:bookmarkEnd w:id="156"/>
      <w:bookmarkEnd w:id="157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lso </w:t>
      </w:r>
      <w:bookmarkEnd w:id="153"/>
      <w:bookmarkEnd w:id="154"/>
      <w:r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>suppressed</w:t>
      </w:r>
      <w:r w:rsidR="00D91527">
        <w:rPr>
          <w:rFonts w:ascii="Times New Roman" w:hAnsi="Times New Roman" w:cs="Times New Roman" w:hint="eastAsia"/>
          <w:kern w:val="0"/>
          <w:sz w:val="20"/>
          <w:szCs w:val="20"/>
        </w:rPr>
        <w:t>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D91527">
        <w:rPr>
          <w:rFonts w:ascii="Times New Roman" w:hAnsi="Times New Roman" w:cs="Times New Roman" w:hint="eastAsia"/>
          <w:kern w:val="0"/>
          <w:sz w:val="20"/>
          <w:szCs w:val="20"/>
        </w:rPr>
        <w:t>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he activation curve of </w:t>
      </w:r>
      <w:bookmarkStart w:id="158" w:name="OLE_LINK218"/>
      <w:bookmarkStart w:id="159" w:name="OLE_LINK230"/>
      <w:bookmarkStart w:id="160" w:name="OLE_LINK217"/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bookmarkEnd w:id="158"/>
      <w:bookmarkEnd w:id="159"/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bookmarkEnd w:id="160"/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was shifte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to more positive potential by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, </w:t>
      </w:r>
      <w:r w:rsidR="00892AA1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 xml:space="preserve">but </w:t>
      </w:r>
      <w:r w:rsidR="00892AA1">
        <w:rPr>
          <w:rFonts w:ascii="Times New Roman" w:hAnsi="Times New Roman" w:cs="Times New Roman" w:hint="eastAsia"/>
          <w:kern w:val="0"/>
          <w:sz w:val="20"/>
          <w:szCs w:val="20"/>
        </w:rPr>
        <w:t xml:space="preserve">frequency-dependent inhibition of </w:t>
      </w:r>
      <w:r w:rsidR="00892AA1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892AA1" w:rsidRPr="00CD2935">
        <w:rPr>
          <w:rFonts w:ascii="Times New Roman" w:hAnsi="Times New Roman" w:cs="Times New Roman"/>
          <w:iCs/>
          <w:kern w:val="0"/>
          <w:sz w:val="20"/>
          <w:szCs w:val="20"/>
          <w:vertAlign w:val="subscript"/>
        </w:rPr>
        <w:t>K</w:t>
      </w:r>
      <w:r w:rsidR="00892AA1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892AA1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was not found</w:t>
      </w:r>
      <w:r w:rsidR="00E604AA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 xml:space="preserve"> in the presence of Hon</w:t>
      </w:r>
      <w:r w:rsidR="00D91527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, s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uggesting </w:t>
      </w:r>
      <w:bookmarkStart w:id="161" w:name="OLE_LINK111"/>
      <w:bookmarkStart w:id="162" w:name="OLE_LINK112"/>
      <w:r w:rsidR="00297616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Hon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 xml:space="preserve"> </w:t>
      </w:r>
      <w:bookmarkEnd w:id="161"/>
      <w:bookmarkEnd w:id="162"/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>ha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 higher aff</w:t>
      </w:r>
      <w:r w:rsidR="004F0C03" w:rsidRPr="00CD2935">
        <w:rPr>
          <w:rFonts w:ascii="Times New Roman" w:hAnsi="Times New Roman" w:cs="Times New Roman"/>
          <w:kern w:val="0"/>
          <w:sz w:val="20"/>
          <w:szCs w:val="20"/>
        </w:rPr>
        <w:t>inity for the open state of the sustained delayed rectifier K</w:t>
      </w:r>
      <w:r w:rsidR="004F0C03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4F0C0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hannel.</w:t>
      </w:r>
      <w:bookmarkEnd w:id="135"/>
      <w:bookmarkEnd w:id="136"/>
      <w:bookmarkEnd w:id="137"/>
      <w:bookmarkEnd w:id="138"/>
    </w:p>
    <w:p w:rsidR="00F85D94" w:rsidRPr="00CD2935" w:rsidRDefault="00F85D94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Pain</w:t>
      </w:r>
      <w:r w:rsidRPr="00CD2935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rising</w:t>
      </w:r>
      <w:r w:rsidRPr="00CD2935">
        <w:rPr>
          <w:rFonts w:ascii="Times New Roman" w:hAnsi="Times New Roman" w:cs="Times New Roman"/>
          <w:color w:val="222222"/>
          <w:sz w:val="20"/>
          <w:szCs w:val="20"/>
          <w:shd w:val="clear" w:color="auto" w:fill="FFFFFF"/>
        </w:rPr>
        <w:t xml:space="preserve"> from intense or damaging stimuli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has an important physiological role, protecting the body and promoting healing from injury. It is divided into physiological pain, </w:t>
      </w:r>
      <w:bookmarkStart w:id="163" w:name="OLE_LINK164"/>
      <w:bookmarkStart w:id="164" w:name="OLE_LINK165"/>
      <w:bookmarkStart w:id="165" w:name="OLE_LINK95"/>
      <w:r w:rsidRPr="00CD2935">
        <w:rPr>
          <w:rFonts w:ascii="Times New Roman" w:hAnsi="Times New Roman" w:cs="Times New Roman"/>
          <w:kern w:val="0"/>
          <w:sz w:val="20"/>
          <w:szCs w:val="20"/>
        </w:rPr>
        <w:t>inflammatory pain</w:t>
      </w:r>
      <w:bookmarkEnd w:id="163"/>
      <w:bookmarkEnd w:id="164"/>
      <w:bookmarkEnd w:id="165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neuropathic pain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MaW48L0F1dGhvcj48WWVhcj4yMDA3PC9ZZWFyPjxSZWNO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MaW48L0F1dGhvcj48WWVhcj4yMDA3PC9ZZWFyPjxSZWNO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3" w:tooltip="Lin, 2007 #36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3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eastAsia="OneGulliverA" w:hAnsi="Times New Roman" w:cs="Times New Roman"/>
          <w:kern w:val="0"/>
          <w:sz w:val="20"/>
          <w:szCs w:val="20"/>
        </w:rPr>
        <w:t>. Previous studies have shown tha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produces </w:t>
      </w:r>
      <w:bookmarkStart w:id="166" w:name="OLE_LINK155"/>
      <w:bookmarkStart w:id="167" w:name="OLE_LINK156"/>
      <w:bookmarkStart w:id="168" w:name="OLE_LINK157"/>
      <w:r w:rsidRPr="00CD2935">
        <w:rPr>
          <w:rFonts w:ascii="Times New Roman" w:hAnsi="Times New Roman" w:cs="Times New Roman"/>
          <w:kern w:val="0"/>
          <w:sz w:val="20"/>
          <w:szCs w:val="20"/>
        </w:rPr>
        <w:t>the antinociceptive action</w:t>
      </w:r>
      <w:bookmarkEnd w:id="166"/>
      <w:bookmarkEnd w:id="167"/>
      <w:bookmarkEnd w:id="168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inflammatory pain models induced by formalin, </w:t>
      </w:r>
      <w:r w:rsidRPr="00CD2935">
        <w:rPr>
          <w:rFonts w:ascii="Times New Roman" w:eastAsia="GillSans" w:hAnsi="Times New Roman" w:cs="Times New Roman"/>
          <w:kern w:val="0"/>
          <w:sz w:val="20"/>
          <w:szCs w:val="20"/>
        </w:rPr>
        <w:t>substance P</w:t>
      </w:r>
      <w:r w:rsidR="00790E8D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prostaglandin, and do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not display analgesia in physiological pain determined by the tail-flick, hot-plate paw-shaking test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MaW48L0F1dGhvcj48WWVhcj4yMDA3PC9ZZWFyPjxSZWNO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MaW48L0F1dGhvcj48WWVhcj4yMDA3PC9ZZWFyPjxSZWNO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11" w:tooltip="Lin, 2009 #14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11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 xml:space="preserve">, </w:t>
      </w:r>
      <w:hyperlink w:anchor="_ENREF_33" w:tooltip="Lin, 2007 #36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3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 After peripheral inflammation or nerve injury, voltage-gated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are changed in DRG cells. In many neuropathic pain models, the </w:t>
      </w:r>
      <w:bookmarkStart w:id="169" w:name="OLE_LINK87"/>
      <w:bookmarkStart w:id="170" w:name="OLE_LINK88"/>
      <w:r w:rsidRPr="00CD2935">
        <w:rPr>
          <w:rFonts w:ascii="Times New Roman" w:hAnsi="Times New Roman" w:cs="Times New Roman"/>
          <w:kern w:val="0"/>
          <w:sz w:val="20"/>
          <w:szCs w:val="20"/>
        </w:rPr>
        <w:t>two types of voltage-gated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</w:t>
      </w:r>
      <w:bookmarkEnd w:id="169"/>
      <w:bookmarkEnd w:id="17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ere downregulated or unaltered in </w:t>
      </w:r>
      <w:bookmarkStart w:id="171" w:name="OLE_LINK170"/>
      <w:bookmarkStart w:id="172" w:name="OLE_LINK171"/>
      <w:r w:rsidRPr="00CD2935">
        <w:rPr>
          <w:rFonts w:ascii="Times New Roman" w:hAnsi="Times New Roman" w:cs="Times New Roman"/>
          <w:kern w:val="0"/>
          <w:sz w:val="20"/>
          <w:szCs w:val="20"/>
        </w:rPr>
        <w:t>DRG</w:t>
      </w:r>
      <w:bookmarkEnd w:id="171"/>
      <w:bookmarkEnd w:id="17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neurons, respectively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YaWFvPC9BdXRob3I+PFllYXI+MjAxNjwvWWVhcj48UmVj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YaWFvPC9BdXRob3I+PFllYXI+MjAxNjwvWWVhcj48UmVj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2" w:tooltip="Xiao, 2016 #24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2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 xml:space="preserve">, </w:t>
      </w:r>
      <w:hyperlink w:anchor="_ENREF_23" w:tooltip="Fan, 2011 #1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3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 xml:space="preserve">, </w:t>
      </w:r>
      <w:hyperlink w:anchor="_ENREF_25" w:tooltip="Hayashi, 2009 #27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25-27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On the </w:t>
      </w:r>
      <w:bookmarkStart w:id="173" w:name="OLE_LINK162"/>
      <w:bookmarkStart w:id="174" w:name="OLE_LINK163"/>
      <w:r w:rsidRPr="00CD2935">
        <w:rPr>
          <w:rFonts w:ascii="Times New Roman" w:hAnsi="Times New Roman" w:cs="Times New Roman"/>
          <w:kern w:val="0"/>
          <w:sz w:val="20"/>
          <w:szCs w:val="20"/>
        </w:rPr>
        <w:t>contrary</w:t>
      </w:r>
      <w:bookmarkEnd w:id="173"/>
      <w:bookmarkEnd w:id="174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the increases in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were observed in </w:t>
      </w:r>
      <w:r w:rsidR="00790E8D" w:rsidRPr="00CD2935">
        <w:rPr>
          <w:rFonts w:ascii="Times New Roman" w:hAnsi="Times New Roman" w:cs="Times New Roman"/>
          <w:kern w:val="0"/>
          <w:sz w:val="20"/>
          <w:szCs w:val="20"/>
        </w:rPr>
        <w:t xml:space="preserve">the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model of peripheral inflammatory pain induced by an inflammatory agent (zymosan)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XYW5nPC9BdXRob3I+PFllYXI+MjAwNzwvWWVhcj48UmVj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XYW5nPC9BdXRob3I+PFllYXI+MjAwNzwvWWVhcj48UmVj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4" w:tooltip="Wang, 2007 #38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4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this is consistent with the antinociceptive effects of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inflammatory pain models. </w:t>
      </w:r>
      <w:bookmarkStart w:id="175" w:name="OLE_LINK89"/>
      <w:bookmarkStart w:id="176" w:name="OLE_LINK92"/>
      <w:r w:rsidR="00790E8D" w:rsidRPr="00CD2935">
        <w:rPr>
          <w:rFonts w:ascii="Times New Roman" w:hAnsi="Times New Roman" w:cs="Times New Roman"/>
          <w:kern w:val="0"/>
          <w:sz w:val="20"/>
          <w:szCs w:val="20"/>
        </w:rPr>
        <w:t>However, t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e reasons for these differences between these various models are not yet clear.</w:t>
      </w:r>
      <w:bookmarkEnd w:id="175"/>
      <w:bookmarkEnd w:id="176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bookmarkStart w:id="177" w:name="OLE_LINK234"/>
      <w:bookmarkStart w:id="178" w:name="OLE_LINK235"/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>The relationshi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ps between </w:t>
      </w:r>
      <w:bookmarkEnd w:id="177"/>
      <w:bookmarkEnd w:id="178"/>
      <w:r w:rsidRPr="00CD2935">
        <w:rPr>
          <w:rFonts w:ascii="Times New Roman" w:hAnsi="Times New Roman" w:cs="Times New Roman"/>
          <w:kern w:val="0"/>
          <w:sz w:val="20"/>
          <w:szCs w:val="20"/>
        </w:rPr>
        <w:t>voltage-gated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and </w:t>
      </w:r>
      <w:bookmarkStart w:id="179" w:name="OLE_LINK232"/>
      <w:bookmarkStart w:id="180" w:name="OLE_LINK233"/>
      <w:r w:rsidRPr="00CD2935">
        <w:rPr>
          <w:rFonts w:ascii="Times New Roman" w:hAnsi="Times New Roman" w:cs="Times New Roman"/>
          <w:kern w:val="0"/>
          <w:sz w:val="20"/>
          <w:szCs w:val="20"/>
        </w:rPr>
        <w:t>different types of pains</w:t>
      </w:r>
      <w:bookmarkEnd w:id="179"/>
      <w:bookmarkEnd w:id="180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re required to be further studied. Still, we</w:t>
      </w:r>
      <w:bookmarkStart w:id="181" w:name="OLE_LINK117"/>
      <w:bookmarkStart w:id="182" w:name="OLE_LINK118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speculate that the </w:t>
      </w:r>
      <w:bookmarkStart w:id="183" w:name="OLE_LINK166"/>
      <w:bookmarkStart w:id="184" w:name="OLE_LINK167"/>
      <w:bookmarkStart w:id="185" w:name="OLE_LINK168"/>
      <w:bookmarkStart w:id="186" w:name="OLE_LINK169"/>
      <w:r w:rsidRPr="00CD2935">
        <w:rPr>
          <w:rFonts w:ascii="Times New Roman" w:hAnsi="Times New Roman" w:cs="Times New Roman"/>
          <w:kern w:val="0"/>
          <w:sz w:val="20"/>
          <w:szCs w:val="20"/>
        </w:rPr>
        <w:t>anti-inflammatory pain</w:t>
      </w:r>
      <w:bookmarkEnd w:id="183"/>
      <w:bookmarkEnd w:id="184"/>
      <w:bookmarkEnd w:id="185"/>
      <w:bookmarkEnd w:id="186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 </w:t>
      </w:r>
      <w:bookmarkStart w:id="187" w:name="OLE_LINK201"/>
      <w:bookmarkStart w:id="188" w:name="OLE_LINK202"/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bookmarkEnd w:id="187"/>
      <w:bookmarkEnd w:id="188"/>
      <w:r w:rsidRPr="00CD2935">
        <w:rPr>
          <w:rFonts w:ascii="Times New Roman" w:hAnsi="Times New Roman" w:cs="Times New Roman"/>
          <w:kern w:val="0"/>
          <w:sz w:val="20"/>
          <w:szCs w:val="20"/>
        </w:rPr>
        <w:t>may be mainly attributed to its blocking effect on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</w:t>
      </w:r>
      <w:bookmarkEnd w:id="181"/>
      <w:bookmarkEnd w:id="182"/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 latest study reported that diclofenac, a nonsteroidal anti-inflammatory drug with anti-nociceptive action, inhibited 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increased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M-type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 (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(M)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 in DRG neurons, and decreased rhythmic firing of APs in hippocampal CA1 pyramidal neurons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IdWFuZzwvQXV0aG9yPjxZZWFyPjIwMTM8L1llYXI+PFJl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IdWFuZzwvQXV0aG9yPjxZZWFyPjIwMTM8L1llYXI+PFJl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5" w:tooltip="Huang, 2013 #39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5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. These results powerfully support our viewpoint that anti-inflammatory pain is associated with blocking potassium currents.</w:t>
      </w:r>
    </w:p>
    <w:p w:rsidR="00F85D94" w:rsidRPr="00CD2935" w:rsidRDefault="00297616" w:rsidP="009A66C3">
      <w:pPr>
        <w:autoSpaceDE w:val="0"/>
        <w:autoSpaceDN w:val="0"/>
        <w:adjustRightInd w:val="0"/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, including most flavonoid compounds</w:t>
      </w:r>
      <w:r w:rsidR="00F85D94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>,</w:t>
      </w:r>
      <w:r w:rsidR="00536ED9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has</w:t>
      </w:r>
      <w:r w:rsidR="00F85D94" w:rsidRPr="00CD2935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strong</w:t>
      </w:r>
      <w:r w:rsidR="00F85D94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antioxidant activity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other bioactivity 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 xml:space="preserve">because of containing phenolic hydroxyl groups </w:t>
      </w:r>
      <w:bookmarkStart w:id="189" w:name="OLE_LINK209"/>
      <w:bookmarkStart w:id="190" w:name="OLE_LINK210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in its chemical structure</w:t>
      </w:r>
      <w:bookmarkEnd w:id="189"/>
      <w:bookmarkEnd w:id="190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.</w:t>
      </w:r>
      <w:r w:rsidR="00F85D94" w:rsidRPr="00CD2935">
        <w:rPr>
          <w:rFonts w:ascii="Times New Roman" w:hAnsi="Times New Roman" w:cs="Times New Roman"/>
          <w:color w:val="000000"/>
          <w:sz w:val="20"/>
          <w:szCs w:val="20"/>
          <w:shd w:val="clear" w:color="auto" w:fill="FFFFFF"/>
        </w:rPr>
        <w:t xml:space="preserve"> In an earlier report,</w:t>
      </w:r>
      <w:r w:rsidR="00F85D94" w:rsidRPr="00CD2935">
        <w:rPr>
          <w:rFonts w:ascii="Times New Roman" w:hAnsi="Times New Roman" w:cs="Times New Roman"/>
          <w:b/>
          <w:bCs/>
          <w:kern w:val="0"/>
          <w:sz w:val="20"/>
          <w:szCs w:val="20"/>
        </w:rPr>
        <w:t xml:space="preserve"> </w:t>
      </w:r>
      <w:r w:rsidR="00F85D94" w:rsidRPr="00CD2935">
        <w:rPr>
          <w:rFonts w:ascii="Times New Roman" w:hAnsi="Times New Roman" w:cs="Times New Roman"/>
          <w:bCs/>
          <w:kern w:val="0"/>
          <w:sz w:val="20"/>
          <w:szCs w:val="20"/>
        </w:rPr>
        <w:t>piceatannol, a derivative of resveratrol ,</w:t>
      </w:r>
      <w:r w:rsidR="00E129B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possessed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 additional hydroxyl group in the 3′ position of </w:t>
      </w:r>
      <w:bookmarkStart w:id="191" w:name="OLE_LINK174"/>
      <w:bookmarkStart w:id="192" w:name="OLE_LINK175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resveratrol</w:t>
      </w:r>
      <w:bookmarkEnd w:id="191"/>
      <w:bookmarkEnd w:id="192"/>
      <w:r w:rsidR="00E129B1" w:rsidRPr="00CD2935">
        <w:rPr>
          <w:rFonts w:ascii="Times New Roman" w:hAnsi="Times New Roman" w:cs="Times New Roman"/>
          <w:kern w:val="0"/>
          <w:sz w:val="20"/>
          <w:szCs w:val="20"/>
        </w:rPr>
        <w:t>, which made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it exerting more potent than resveratrol in cardiac ion channel inhibition, including </w:t>
      </w:r>
      <w:r w:rsidR="00F85D94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Na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, </w:t>
      </w:r>
      <w:r w:rsidR="00F85D94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to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F85D94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ss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>,</w:t>
      </w:r>
      <w:bookmarkStart w:id="193" w:name="OLE_LINK195"/>
      <w:bookmarkStart w:id="194" w:name="OLE_LINK196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parallel with</w:t>
      </w:r>
      <w:bookmarkEnd w:id="193"/>
      <w:bookmarkEnd w:id="194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antiarrhythmic activity</w:t>
      </w:r>
      <w:r w:rsidR="00BA30AA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DaGVuPC9BdXRob3I+PFllYXI+MjAwOTwvWWVhcj48UmVj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DaGVuPC9BdXRob3I+PFllYXI+MjAwOTwvWWVhcj48UmVj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</w:fldData>
        </w:fldChar>
      </w:r>
      <w:r w:rsidR="0098284A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9D03A1">
        <w:rPr>
          <w:rFonts w:ascii="Times New Roman" w:hAnsi="Times New Roman" w:cs="Times New Roman"/>
          <w:kern w:val="0"/>
          <w:sz w:val="20"/>
          <w:szCs w:val="20"/>
        </w:rPr>
      </w:r>
      <w:r w:rsidR="009D03A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6" w:tooltip="Chen, 2009 #40" w:history="1">
        <w:r w:rsidR="0098284A">
          <w:rPr>
            <w:rFonts w:ascii="Times New Roman" w:hAnsi="Times New Roman" w:cs="Times New Roman"/>
            <w:noProof/>
            <w:kern w:val="0"/>
            <w:sz w:val="20"/>
            <w:szCs w:val="20"/>
          </w:rPr>
          <w:t>36</w:t>
        </w:r>
      </w:hyperlink>
      <w:r w:rsidR="0098284A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9D03A1" w:rsidRPr="00CD2935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is result suggested that increasing hydroxyl groups </w:t>
      </w:r>
      <w:r w:rsidR="00E129B1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>were</w:t>
      </w:r>
      <w:r w:rsidR="00F85D94" w:rsidRPr="00CD2935">
        <w:rPr>
          <w:rFonts w:ascii="Times New Roman" w:eastAsia="SimSun" w:hAnsi="Times New Roman" w:cs="Times New Roman"/>
          <w:color w:val="000000" w:themeColor="text1"/>
          <w:kern w:val="0"/>
          <w:sz w:val="20"/>
          <w:szCs w:val="20"/>
        </w:rPr>
        <w:t> beneficial to</w:t>
      </w:r>
      <w:r w:rsidR="00F85D94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7B6253" w:rsidRPr="00CD2935">
        <w:rPr>
          <w:rFonts w:ascii="Times New Roman" w:hAnsi="Times New Roman" w:cs="Times New Roman"/>
          <w:kern w:val="0"/>
          <w:sz w:val="20"/>
          <w:szCs w:val="20"/>
        </w:rPr>
        <w:t>enhance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hibitory effect of drug on ion chan</w:t>
      </w:r>
      <w:r w:rsidR="00E129B1" w:rsidRPr="00CD2935">
        <w:rPr>
          <w:rFonts w:ascii="Times New Roman" w:hAnsi="Times New Roman" w:cs="Times New Roman"/>
          <w:kern w:val="0"/>
          <w:sz w:val="20"/>
          <w:szCs w:val="20"/>
        </w:rPr>
        <w:t>nels. Therefore, w</w:t>
      </w:r>
      <w:r w:rsidR="00536ED9" w:rsidRPr="00CD2935">
        <w:rPr>
          <w:rFonts w:ascii="Times New Roman" w:hAnsi="Times New Roman" w:cs="Times New Roman"/>
          <w:kern w:val="0"/>
          <w:sz w:val="20"/>
          <w:szCs w:val="20"/>
        </w:rPr>
        <w:t>e think that t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he strong potencies of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85D94" w:rsidRPr="00CD2935">
        <w:rPr>
          <w:rFonts w:ascii="Times New Roman" w:hAnsi="Times New Roman" w:cs="Times New Roman"/>
          <w:sz w:val="20"/>
          <w:szCs w:val="20"/>
        </w:rPr>
        <w:t>in anti-oxidative, anti</w:t>
      </w:r>
      <w:r w:rsidR="00536ED9" w:rsidRPr="00CD2935">
        <w:rPr>
          <w:rFonts w:ascii="Times New Roman" w:hAnsi="Times New Roman" w:cs="Times New Roman"/>
          <w:sz w:val="20"/>
          <w:szCs w:val="20"/>
        </w:rPr>
        <w:t>-</w:t>
      </w:r>
      <w:r w:rsidR="00F85D94" w:rsidRPr="00CD2935">
        <w:rPr>
          <w:rFonts w:ascii="Times New Roman" w:hAnsi="Times New Roman" w:cs="Times New Roman"/>
          <w:sz w:val="20"/>
          <w:szCs w:val="20"/>
        </w:rPr>
        <w:t>inflammator</w:t>
      </w:r>
      <w:r w:rsidR="00536ED9" w:rsidRPr="00CD2935">
        <w:rPr>
          <w:rFonts w:ascii="Times New Roman" w:hAnsi="Times New Roman" w:cs="Times New Roman"/>
          <w:sz w:val="20"/>
          <w:szCs w:val="20"/>
        </w:rPr>
        <w:t>y, and neuroprotective activities</w:t>
      </w:r>
      <w:r w:rsidR="00F85D94" w:rsidRPr="00CD2935">
        <w:rPr>
          <w:rFonts w:ascii="Times New Roman" w:hAnsi="Times New Roman" w:cs="Times New Roman"/>
          <w:sz w:val="20"/>
          <w:szCs w:val="20"/>
        </w:rPr>
        <w:t xml:space="preserve"> </w:t>
      </w:r>
      <w:bookmarkStart w:id="195" w:name="OLE_LINK207"/>
      <w:bookmarkStart w:id="196" w:name="OLE_LINK208"/>
      <w:r w:rsidR="00F85D94" w:rsidRPr="00CD2935">
        <w:rPr>
          <w:rFonts w:ascii="Times New Roman" w:hAnsi="Times New Roman" w:cs="Times New Roman"/>
          <w:sz w:val="20"/>
          <w:szCs w:val="20"/>
        </w:rPr>
        <w:t>mainly depend on</w:t>
      </w:r>
      <w:bookmarkEnd w:id="195"/>
      <w:bookmarkEnd w:id="196"/>
      <w:r w:rsidR="00F85D9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phenolic hydroxyl groups in its chemical structure.</w:t>
      </w:r>
    </w:p>
    <w:p w:rsidR="00CB6760" w:rsidRPr="00CD2935" w:rsidRDefault="00F85D94" w:rsidP="00AB7460">
      <w:pPr>
        <w:spacing w:line="480" w:lineRule="auto"/>
        <w:ind w:firstLineChars="100" w:firstLine="200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In conclusion, our data demonstrate that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exhibits concentration- dependent blocking effects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Pr="00CD2935">
        <w:rPr>
          <w:rFonts w:ascii="Times New Roman" w:eastAsia="AdvTimes" w:hAnsi="Times New Roman" w:cs="Times New Roman"/>
          <w:color w:val="000000" w:themeColor="text1"/>
          <w:kern w:val="0"/>
          <w:sz w:val="20"/>
          <w:szCs w:val="20"/>
        </w:rPr>
        <w:t>It preferentiall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teracts with the active 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tate</w:t>
      </w:r>
      <w:r w:rsidR="00216BE3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of the 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color w:val="000000" w:themeColor="text1"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hannels, </w:t>
      </w:r>
      <w:r w:rsidRPr="00CD2935">
        <w:rPr>
          <w:rFonts w:ascii="Times New Roman" w:hAnsi="Times New Roman" w:cs="Times New Roman"/>
          <w:color w:val="000000"/>
          <w:kern w:val="0"/>
          <w:sz w:val="20"/>
          <w:szCs w:val="20"/>
          <w:shd w:val="clear" w:color="auto" w:fill="FFFFFF"/>
        </w:rPr>
        <w:t xml:space="preserve">without apparent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effect on 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inactivation and </w:t>
      </w:r>
      <w:bookmarkStart w:id="197" w:name="OLE_LINK132"/>
      <w:bookmarkStart w:id="198" w:name="OLE_LINK133"/>
      <w:bookmarkStart w:id="199" w:name="OLE_LINK134"/>
      <w:bookmarkStart w:id="200" w:name="OLE_LINK135"/>
      <w:r w:rsidRPr="00CD2935">
        <w:rPr>
          <w:rFonts w:ascii="Times New Roman" w:hAnsi="Times New Roman" w:cs="Times New Roman"/>
          <w:kern w:val="0"/>
          <w:sz w:val="20"/>
          <w:szCs w:val="20"/>
        </w:rPr>
        <w:t>recovery from the inactivated state</w:t>
      </w:r>
      <w:r w:rsidRPr="00CD2935">
        <w:rPr>
          <w:rFonts w:ascii="Times New Roman" w:hAnsi="Times New Roman" w:cs="Times New Roman"/>
          <w:color w:val="231F20"/>
          <w:kern w:val="0"/>
          <w:sz w:val="20"/>
          <w:szCs w:val="20"/>
        </w:rPr>
        <w:t xml:space="preserve">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bookmarkEnd w:id="197"/>
      <w:bookmarkEnd w:id="198"/>
      <w:bookmarkEnd w:id="199"/>
      <w:bookmarkEnd w:id="200"/>
      <w:r w:rsidR="00D15D70" w:rsidRPr="00CD2935">
        <w:rPr>
          <w:rFonts w:ascii="Times New Roman" w:hAnsi="Times New Roman" w:cs="Times New Roman"/>
          <w:kern w:val="0"/>
          <w:sz w:val="20"/>
          <w:szCs w:val="20"/>
        </w:rPr>
        <w:t>. Currently, b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ased on the knowledge what we know about</w:t>
      </w:r>
      <w:r w:rsidR="00E70300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algesic effects of</w:t>
      </w:r>
      <w:r w:rsidRPr="00CD2935">
        <w:rPr>
          <w:rFonts w:ascii="Times New Roman" w:hAnsi="Times New Roman" w:cs="Times New Roman"/>
          <w:color w:val="333333"/>
          <w:sz w:val="20"/>
          <w:szCs w:val="20"/>
          <w:shd w:val="clear" w:color="auto" w:fill="F9F9F9"/>
        </w:rPr>
        <w:t xml:space="preserve">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we propose that the </w:t>
      </w:r>
      <w:r w:rsidRPr="00CD2935">
        <w:rPr>
          <w:rFonts w:ascii="Times New Roman" w:eastAsia="GillSans-Bold" w:hAnsi="Times New Roman" w:cs="Times New Roman"/>
          <w:bCs/>
          <w:kern w:val="0"/>
          <w:sz w:val="20"/>
          <w:szCs w:val="20"/>
        </w:rPr>
        <w:t>antinociceptive acti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 </w:t>
      </w:r>
      <w:bookmarkStart w:id="201" w:name="OLE_LINK122"/>
      <w:bookmarkStart w:id="202" w:name="OLE_LINK123"/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bookmarkEnd w:id="201"/>
      <w:bookmarkEnd w:id="202"/>
      <w:r w:rsidRPr="00CD2935">
        <w:rPr>
          <w:rFonts w:ascii="Times New Roman" w:hAnsi="Times New Roman" w:cs="Times New Roman"/>
          <w:kern w:val="0"/>
          <w:sz w:val="20"/>
          <w:szCs w:val="20"/>
        </w:rPr>
        <w:t>may be related to its blocking effect on K</w:t>
      </w:r>
      <w:r w:rsidR="007B6253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hannels, </w:t>
      </w:r>
      <w:r w:rsidR="00297616"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may possess the therapeutic potential </w:t>
      </w:r>
      <w:r w:rsidRPr="00CD2935">
        <w:rPr>
          <w:rFonts w:ascii="Times New Roman" w:hAnsi="Times New Roman" w:cs="Times New Roman"/>
          <w:color w:val="000000"/>
          <w:kern w:val="0"/>
          <w:sz w:val="20"/>
          <w:szCs w:val="20"/>
          <w:shd w:val="clear" w:color="auto" w:fill="FFFFFF"/>
        </w:rPr>
        <w:t>in the treatment of inflammatory</w:t>
      </w:r>
      <w:r w:rsidRPr="00CD2935">
        <w:rPr>
          <w:rStyle w:val="apple-converted-space"/>
          <w:rFonts w:ascii="Times New Roman" w:hAnsi="Times New Roman" w:cs="Times New Roman"/>
          <w:color w:val="000000"/>
          <w:kern w:val="0"/>
          <w:sz w:val="20"/>
          <w:szCs w:val="20"/>
          <w:shd w:val="clear" w:color="auto" w:fill="FFFFFF"/>
        </w:rPr>
        <w:t> </w:t>
      </w:r>
      <w:r w:rsidRPr="00CD2935">
        <w:rPr>
          <w:rStyle w:val="highlight"/>
          <w:rFonts w:ascii="Times New Roman" w:eastAsia="SimSun" w:hAnsi="Times New Roman" w:cs="Times New Roman"/>
          <w:kern w:val="0"/>
          <w:sz w:val="20"/>
          <w:szCs w:val="20"/>
        </w:rPr>
        <w:t>pain. But, the regulations of K</w:t>
      </w:r>
      <w:r w:rsidR="007B6253" w:rsidRPr="00CD2935">
        <w:rPr>
          <w:rStyle w:val="highlight"/>
          <w:rFonts w:ascii="Times New Roman" w:eastAsia="SimSu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Style w:val="highlight"/>
          <w:rFonts w:ascii="Times New Roman" w:eastAsia="SimSun" w:hAnsi="Times New Roman" w:cs="Times New Roman"/>
          <w:kern w:val="0"/>
          <w:sz w:val="20"/>
          <w:szCs w:val="20"/>
        </w:rPr>
        <w:t xml:space="preserve"> </w:t>
      </w:r>
      <w:r w:rsidR="007B6253" w:rsidRPr="00CD2935">
        <w:rPr>
          <w:rStyle w:val="highlight"/>
          <w:rFonts w:ascii="Times New Roman" w:eastAsia="SimSun" w:hAnsi="Times New Roman" w:cs="Times New Roman"/>
          <w:kern w:val="0"/>
          <w:sz w:val="20"/>
          <w:szCs w:val="20"/>
        </w:rPr>
        <w:t xml:space="preserve">channels </w:t>
      </w:r>
      <w:r w:rsidRPr="00CD2935">
        <w:rPr>
          <w:rStyle w:val="highlight"/>
          <w:rFonts w:ascii="Times New Roman" w:eastAsia="SimSun" w:hAnsi="Times New Roman" w:cs="Times New Roman"/>
          <w:kern w:val="0"/>
          <w:sz w:val="20"/>
          <w:szCs w:val="20"/>
        </w:rPr>
        <w:t xml:space="preserve">in different pain models still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remain</w:t>
      </w:r>
      <w:r w:rsidRPr="00CD2935">
        <w:rPr>
          <w:rStyle w:val="highlight"/>
          <w:rFonts w:ascii="Times New Roman" w:eastAsia="SimSun" w:hAnsi="Times New Roman" w:cs="Times New Roman"/>
          <w:kern w:val="0"/>
          <w:sz w:val="20"/>
          <w:szCs w:val="20"/>
        </w:rPr>
        <w:t xml:space="preserve"> to be i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nvestigated in future experiments.</w:t>
      </w:r>
    </w:p>
    <w:p w:rsidR="0016586E" w:rsidRPr="00CD2935" w:rsidRDefault="0016586E" w:rsidP="00D3264A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E7264D" w:rsidRPr="00CD2935" w:rsidRDefault="00E7264D" w:rsidP="00D3264A">
      <w:pPr>
        <w:spacing w:line="480" w:lineRule="auto"/>
        <w:rPr>
          <w:rFonts w:ascii="Times New Roman" w:hAnsi="Times New Roman" w:cs="Times New Roman"/>
          <w:b/>
          <w:sz w:val="20"/>
          <w:szCs w:val="20"/>
        </w:rPr>
      </w:pPr>
      <w:r w:rsidRPr="00CD2935">
        <w:rPr>
          <w:rFonts w:ascii="Times New Roman" w:hAnsi="Times New Roman" w:cs="Times New Roman"/>
          <w:b/>
          <w:sz w:val="20"/>
          <w:szCs w:val="20"/>
        </w:rPr>
        <w:t>Compliance with Ethical Standards</w:t>
      </w:r>
    </w:p>
    <w:p w:rsidR="00DE6EFF" w:rsidRPr="00CD2935" w:rsidRDefault="00DE6EFF" w:rsidP="00D3264A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sz w:val="20"/>
          <w:szCs w:val="20"/>
        </w:rPr>
        <w:t xml:space="preserve">Conflict of interest </w:t>
      </w:r>
      <w:r w:rsidRPr="00CD2935">
        <w:rPr>
          <w:rFonts w:ascii="Times New Roman" w:hAnsi="Times New Roman" w:cs="Times New Roman"/>
          <w:sz w:val="20"/>
          <w:szCs w:val="20"/>
        </w:rPr>
        <w:t xml:space="preserve">  </w:t>
      </w:r>
      <w:r w:rsidR="00E7264D" w:rsidRPr="00CD2935">
        <w:rPr>
          <w:rFonts w:ascii="Times New Roman" w:hAnsi="Times New Roman" w:cs="Times New Roman"/>
          <w:sz w:val="20"/>
          <w:szCs w:val="20"/>
        </w:rPr>
        <w:t>The authors declare that they have no conflict of interest.</w:t>
      </w:r>
      <w:r w:rsidRPr="00CD2935">
        <w:rPr>
          <w:rFonts w:ascii="Times New Roman" w:hAnsi="Times New Roman" w:cs="Times New Roman"/>
          <w:sz w:val="20"/>
          <w:szCs w:val="20"/>
        </w:rPr>
        <w:t xml:space="preserve">         </w:t>
      </w:r>
    </w:p>
    <w:p w:rsidR="002134B6" w:rsidRPr="009A66C3" w:rsidRDefault="002134B6" w:rsidP="00F85D94">
      <w:pPr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CB6760" w:rsidRDefault="00E22218" w:rsidP="00F85D94">
      <w:pPr>
        <w:spacing w:line="480" w:lineRule="auto"/>
        <w:rPr>
          <w:rFonts w:ascii="Times New Roman" w:hAnsi="Times New Roman" w:cs="Times New Roman"/>
          <w:b/>
          <w:bCs/>
          <w:kern w:val="0"/>
          <w:sz w:val="20"/>
          <w:szCs w:val="20"/>
        </w:rPr>
      </w:pPr>
      <w:r w:rsidRPr="00DE6EFF">
        <w:rPr>
          <w:rFonts w:ascii="Times New Roman" w:hAnsi="Times New Roman" w:cs="Times New Roman"/>
          <w:b/>
          <w:bCs/>
          <w:kern w:val="0"/>
          <w:sz w:val="20"/>
          <w:szCs w:val="20"/>
        </w:rPr>
        <w:t>References</w:t>
      </w:r>
    </w:p>
    <w:p w:rsidR="00281CA0" w:rsidRPr="00DE6EFF" w:rsidRDefault="00281CA0" w:rsidP="00F85D94">
      <w:pPr>
        <w:spacing w:line="480" w:lineRule="auto"/>
        <w:rPr>
          <w:rFonts w:ascii="Times New Roman" w:hAnsi="Times New Roman" w:cs="Times New Roman"/>
          <w:b/>
          <w:kern w:val="0"/>
          <w:sz w:val="20"/>
          <w:szCs w:val="20"/>
        </w:rPr>
      </w:pPr>
    </w:p>
    <w:p w:rsidR="0098284A" w:rsidRDefault="009D03A1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r w:rsidRPr="009A66C3">
        <w:rPr>
          <w:rFonts w:ascii="Times New Roman" w:hAnsi="Times New Roman" w:cs="Times New Roman"/>
          <w:sz w:val="20"/>
          <w:szCs w:val="20"/>
        </w:rPr>
        <w:fldChar w:fldCharType="begin"/>
      </w:r>
      <w:r w:rsidR="00CB6760" w:rsidRPr="009A66C3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9A66C3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203" w:name="_ENREF_1"/>
      <w:r w:rsidR="0098284A">
        <w:rPr>
          <w:rFonts w:ascii="Times New Roman" w:hAnsi="Times New Roman" w:cs="Times New Roman"/>
          <w:noProof/>
          <w:sz w:val="20"/>
          <w:szCs w:val="20"/>
        </w:rPr>
        <w:t>1.</w:t>
      </w:r>
      <w:r w:rsidR="0098284A">
        <w:rPr>
          <w:rFonts w:ascii="Times New Roman" w:hAnsi="Times New Roman" w:cs="Times New Roman"/>
          <w:noProof/>
          <w:sz w:val="20"/>
          <w:szCs w:val="20"/>
        </w:rPr>
        <w:tab/>
        <w:t>Ho KY, Tsai CC, Chen CP, Huang JS, Lin CC (2001) Antimicrobial activity of honokiol and magnolol isolated from Magnolia officinalis. Phytother Res 15:139-141</w:t>
      </w:r>
      <w:bookmarkEnd w:id="203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04" w:name="_ENREF_2"/>
      <w:r>
        <w:rPr>
          <w:rFonts w:ascii="Times New Roman" w:hAnsi="Times New Roman" w:cs="Times New Roman"/>
          <w:noProof/>
          <w:sz w:val="20"/>
          <w:szCs w:val="20"/>
        </w:rPr>
        <w:lastRenderedPageBreak/>
        <w:t>2.</w:t>
      </w:r>
      <w:r>
        <w:rPr>
          <w:rFonts w:ascii="Times New Roman" w:hAnsi="Times New Roman" w:cs="Times New Roman"/>
          <w:noProof/>
          <w:sz w:val="20"/>
          <w:szCs w:val="20"/>
        </w:rPr>
        <w:tab/>
        <w:t>Fried LE, Arbiser JL (2009) Honokiol, a multifunctional antiangiogenic and antitumor agent. Antioxid Redox Signal 11:1139-1148. doi:10.1089/ARS.2009.2440</w:t>
      </w:r>
      <w:bookmarkEnd w:id="204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05" w:name="_ENREF_3"/>
      <w:r>
        <w:rPr>
          <w:rFonts w:ascii="Times New Roman" w:hAnsi="Times New Roman" w:cs="Times New Roman"/>
          <w:noProof/>
          <w:sz w:val="20"/>
          <w:szCs w:val="20"/>
        </w:rPr>
        <w:t>3.</w:t>
      </w:r>
      <w:r>
        <w:rPr>
          <w:rFonts w:ascii="Times New Roman" w:hAnsi="Times New Roman" w:cs="Times New Roman"/>
          <w:noProof/>
          <w:sz w:val="20"/>
          <w:szCs w:val="20"/>
        </w:rPr>
        <w:tab/>
        <w:t>Han SJ, Bae EA, Trinh HT, Yang JH, Youn UJ, Bae KH, Kim DH (2007) Magnolol and honokiol: inhibitors against mouse passive cutaneous anaphylaxis reaction and scratching behaviors. Biol Pharm Bull 30:2201-2203</w:t>
      </w:r>
      <w:bookmarkEnd w:id="205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06" w:name="_ENREF_4"/>
      <w:r>
        <w:rPr>
          <w:rFonts w:ascii="Times New Roman" w:hAnsi="Times New Roman" w:cs="Times New Roman"/>
          <w:noProof/>
          <w:sz w:val="20"/>
          <w:szCs w:val="20"/>
        </w:rPr>
        <w:t>4.</w:t>
      </w:r>
      <w:r>
        <w:rPr>
          <w:rFonts w:ascii="Times New Roman" w:hAnsi="Times New Roman" w:cs="Times New Roman"/>
          <w:noProof/>
          <w:sz w:val="20"/>
          <w:szCs w:val="20"/>
        </w:rPr>
        <w:tab/>
        <w:t>Ko CH, Chen HH, Lin YR, Chan MH (2003) Inhibition of smooth muscle contraction by magnolol and honokiol in porcine trachea. Planta Med 69:532-536. doi:10.1055/s-2003-40654</w:t>
      </w:r>
      <w:bookmarkEnd w:id="206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07" w:name="_ENREF_5"/>
      <w:r>
        <w:rPr>
          <w:rFonts w:ascii="Times New Roman" w:hAnsi="Times New Roman" w:cs="Times New Roman"/>
          <w:noProof/>
          <w:sz w:val="20"/>
          <w:szCs w:val="20"/>
        </w:rPr>
        <w:t>5.</w:t>
      </w:r>
      <w:r>
        <w:rPr>
          <w:rFonts w:ascii="Times New Roman" w:hAnsi="Times New Roman" w:cs="Times New Roman"/>
          <w:noProof/>
          <w:sz w:val="20"/>
          <w:szCs w:val="20"/>
        </w:rPr>
        <w:tab/>
        <w:t>Wu SN, Chen CC, Li HF, Lo YK, Chen SA, Chiang HT (2002) Stimulation of the BK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bscript"/>
        </w:rPr>
        <w:t>Ca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channel in cultured smooth muscle cells of human trachea by magnolol. Thorax 57:67-74</w:t>
      </w:r>
      <w:bookmarkEnd w:id="207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08" w:name="_ENREF_6"/>
      <w:r>
        <w:rPr>
          <w:rFonts w:ascii="Times New Roman" w:hAnsi="Times New Roman" w:cs="Times New Roman"/>
          <w:noProof/>
          <w:sz w:val="20"/>
          <w:szCs w:val="20"/>
        </w:rPr>
        <w:t>6.</w:t>
      </w:r>
      <w:r>
        <w:rPr>
          <w:rFonts w:ascii="Times New Roman" w:hAnsi="Times New Roman" w:cs="Times New Roman"/>
          <w:noProof/>
          <w:sz w:val="20"/>
          <w:szCs w:val="20"/>
        </w:rPr>
        <w:tab/>
        <w:t>Yamazaki R, Sugatani J, Fujii I, Kuroyanagi M, Umehara K, Ueno A, Suzuki Y, Miwa M (1994) Development of a novel method for determination of acetyl-CoA:1-alkyl-sn-glycero-3-phosphocholine acetyltransferase activity and its application to screening for acetyltransferase inhibitors. Inhibition by magnolol and honokiol from Magnoliae cortex. Biochem Pharmacol 47:995-1006</w:t>
      </w:r>
      <w:bookmarkEnd w:id="208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09" w:name="_ENREF_7"/>
      <w:r>
        <w:rPr>
          <w:rFonts w:ascii="Times New Roman" w:hAnsi="Times New Roman" w:cs="Times New Roman"/>
          <w:noProof/>
          <w:sz w:val="20"/>
          <w:szCs w:val="20"/>
        </w:rPr>
        <w:t>7.</w:t>
      </w:r>
      <w:r>
        <w:rPr>
          <w:rFonts w:ascii="Times New Roman" w:hAnsi="Times New Roman" w:cs="Times New Roman"/>
          <w:noProof/>
          <w:sz w:val="20"/>
          <w:szCs w:val="20"/>
        </w:rPr>
        <w:tab/>
        <w:t>Lo YC, Teng CM, Chen CF, Chen CC, Hong CY (1994) Magnolol and honokiol isolated from Magnolia officinalis protect rat heart mitochondria against lipid peroxidation. Biochem Pharmacol 47:549-553</w:t>
      </w:r>
      <w:bookmarkEnd w:id="209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0" w:name="_ENREF_8"/>
      <w:r>
        <w:rPr>
          <w:rFonts w:ascii="Times New Roman" w:hAnsi="Times New Roman" w:cs="Times New Roman"/>
          <w:noProof/>
          <w:sz w:val="20"/>
          <w:szCs w:val="20"/>
        </w:rPr>
        <w:t>8.</w:t>
      </w:r>
      <w:r>
        <w:rPr>
          <w:rFonts w:ascii="Times New Roman" w:hAnsi="Times New Roman" w:cs="Times New Roman"/>
          <w:noProof/>
          <w:sz w:val="20"/>
          <w:szCs w:val="20"/>
        </w:rPr>
        <w:tab/>
        <w:t>Tsai SK, Huang CH, Huang SS, Hung LM, Hong CY (1999) Antiarrhythmic effect of magnolol and honokiol during acute phase of coronary occlusion in anesthetized rats: influence of L-NAME and aspirin. Pharmacology 59:227-233. doi:28324</w:t>
      </w:r>
      <w:bookmarkEnd w:id="210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1" w:name="_ENREF_9"/>
      <w:r>
        <w:rPr>
          <w:rFonts w:ascii="Times New Roman" w:hAnsi="Times New Roman" w:cs="Times New Roman"/>
          <w:noProof/>
          <w:sz w:val="20"/>
          <w:szCs w:val="20"/>
        </w:rPr>
        <w:t>9.</w:t>
      </w:r>
      <w:r>
        <w:rPr>
          <w:rFonts w:ascii="Times New Roman" w:hAnsi="Times New Roman" w:cs="Times New Roman"/>
          <w:noProof/>
          <w:sz w:val="20"/>
          <w:szCs w:val="20"/>
        </w:rPr>
        <w:tab/>
        <w:t>Teng CM, Chen CC, Ko FN, Lee LG, Huang TF, Chen YP, Hsu HY (1988) Two antiplatelet agents from Magnolia officinalis. Thromb Res 50:757-765</w:t>
      </w:r>
      <w:bookmarkEnd w:id="211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2" w:name="_ENREF_10"/>
      <w:r>
        <w:rPr>
          <w:rFonts w:ascii="Times New Roman" w:hAnsi="Times New Roman" w:cs="Times New Roman"/>
          <w:noProof/>
          <w:sz w:val="20"/>
          <w:szCs w:val="20"/>
        </w:rPr>
        <w:lastRenderedPageBreak/>
        <w:t>10.</w:t>
      </w:r>
      <w:r>
        <w:rPr>
          <w:rFonts w:ascii="Times New Roman" w:hAnsi="Times New Roman" w:cs="Times New Roman"/>
          <w:noProof/>
          <w:sz w:val="20"/>
          <w:szCs w:val="20"/>
        </w:rPr>
        <w:tab/>
        <w:t>Kuribara H, Kishi E, Hattori N, Okada M, Maruyama Y (2000) The anxiolytic effect of two oriental herbal drugs in Japan attributed to honokiol from magnolia bark. J Pharm Pharmacol 52:1425-1429</w:t>
      </w:r>
      <w:bookmarkEnd w:id="212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3" w:name="_ENREF_11"/>
      <w:r>
        <w:rPr>
          <w:rFonts w:ascii="Times New Roman" w:hAnsi="Times New Roman" w:cs="Times New Roman"/>
          <w:noProof/>
          <w:sz w:val="20"/>
          <w:szCs w:val="20"/>
        </w:rPr>
        <w:t>11.</w:t>
      </w:r>
      <w:r>
        <w:rPr>
          <w:rFonts w:ascii="Times New Roman" w:hAnsi="Times New Roman" w:cs="Times New Roman"/>
          <w:noProof/>
          <w:sz w:val="20"/>
          <w:szCs w:val="20"/>
        </w:rPr>
        <w:tab/>
        <w:t>Lin YR, Chen HH, Lin YC, Ko CH, Chan MH (2009) Antinociceptive actions of honokiol and magnolol on glutamatergic and inflammatory pain. J Biomed Sci 16:94. doi:10.1186/1423-0127-16-94</w:t>
      </w:r>
      <w:bookmarkEnd w:id="213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4" w:name="_ENREF_12"/>
      <w:r>
        <w:rPr>
          <w:rFonts w:ascii="Times New Roman" w:hAnsi="Times New Roman" w:cs="Times New Roman"/>
          <w:noProof/>
          <w:sz w:val="20"/>
          <w:szCs w:val="20"/>
        </w:rPr>
        <w:t>12.</w:t>
      </w:r>
      <w:r>
        <w:rPr>
          <w:rFonts w:ascii="Times New Roman" w:hAnsi="Times New Roman" w:cs="Times New Roman"/>
          <w:noProof/>
          <w:sz w:val="20"/>
          <w:szCs w:val="20"/>
        </w:rPr>
        <w:tab/>
        <w:t>Lin YR, Chen HH, Ko CH, Chan MH (2006) Neuroprotective activity of honokiol and magnolol in cerebellar granule cell damage. Eur J Pharmacol 537:64-69. doi:10.1016/j.ejphar.2006.03.035</w:t>
      </w:r>
      <w:bookmarkEnd w:id="214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5" w:name="_ENREF_13"/>
      <w:r>
        <w:rPr>
          <w:rFonts w:ascii="Times New Roman" w:hAnsi="Times New Roman" w:cs="Times New Roman"/>
          <w:noProof/>
          <w:sz w:val="20"/>
          <w:szCs w:val="20"/>
        </w:rPr>
        <w:t>13.</w:t>
      </w:r>
      <w:r>
        <w:rPr>
          <w:rFonts w:ascii="Times New Roman" w:hAnsi="Times New Roman" w:cs="Times New Roman"/>
          <w:noProof/>
          <w:sz w:val="20"/>
          <w:szCs w:val="20"/>
        </w:rPr>
        <w:tab/>
        <w:t>Matsui N, Takahashi K, Takeichi M, Kuroshita T, Noguchi K, Yamazaki K, Tagashira H, Tsutsui K, Okada H, Kido Y, Yasui Y, Fukuishi N, Fukuyama Y, Akagi M (2009) Magnolol and honokiol prevent learning and memory impairment and cholinergic deficit in SAMP8 mice. Brain Res 1305:108-117. doi:10.1016/j.brainres.2009.09.107</w:t>
      </w:r>
      <w:bookmarkEnd w:id="215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6" w:name="_ENREF_14"/>
      <w:r>
        <w:rPr>
          <w:rFonts w:ascii="Times New Roman" w:hAnsi="Times New Roman" w:cs="Times New Roman"/>
          <w:noProof/>
          <w:sz w:val="20"/>
          <w:szCs w:val="20"/>
        </w:rPr>
        <w:t>14.</w:t>
      </w:r>
      <w:r>
        <w:rPr>
          <w:rFonts w:ascii="Times New Roman" w:hAnsi="Times New Roman" w:cs="Times New Roman"/>
          <w:noProof/>
          <w:sz w:val="20"/>
          <w:szCs w:val="20"/>
        </w:rPr>
        <w:tab/>
        <w:t>Lin YR, Chen HH, Ko CH, Chan MH (2005) Differential inhibitory effects of honokiol and magnolol on excitatory amino acid-evoked cation signals and NMDA-induced seizures. Neuropharmacology 49:542-550. doi:10.1016/j.neuropharm.2005.04.009</w:t>
      </w:r>
      <w:bookmarkEnd w:id="216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7" w:name="_ENREF_15"/>
      <w:r>
        <w:rPr>
          <w:rFonts w:ascii="Times New Roman" w:hAnsi="Times New Roman" w:cs="Times New Roman"/>
          <w:noProof/>
          <w:sz w:val="20"/>
          <w:szCs w:val="20"/>
        </w:rPr>
        <w:t>15.</w:t>
      </w:r>
      <w:r>
        <w:rPr>
          <w:rFonts w:ascii="Times New Roman" w:hAnsi="Times New Roman" w:cs="Times New Roman"/>
          <w:noProof/>
          <w:sz w:val="20"/>
          <w:szCs w:val="20"/>
        </w:rPr>
        <w:tab/>
        <w:t>Woodbury A, Yu SP, Wei L, Garcia P (2013) Neuro-modulating effects of honokiol: a review. Front Neurol 4:130. doi:10.3389/fneur.2013.00130</w:t>
      </w:r>
      <w:bookmarkEnd w:id="217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8" w:name="_ENREF_16"/>
      <w:r>
        <w:rPr>
          <w:rFonts w:ascii="Times New Roman" w:hAnsi="Times New Roman" w:cs="Times New Roman"/>
          <w:noProof/>
          <w:sz w:val="20"/>
          <w:szCs w:val="20"/>
        </w:rPr>
        <w:t>16.</w:t>
      </w:r>
      <w:r>
        <w:rPr>
          <w:rFonts w:ascii="Times New Roman" w:hAnsi="Times New Roman" w:cs="Times New Roman"/>
          <w:noProof/>
          <w:sz w:val="20"/>
          <w:szCs w:val="20"/>
        </w:rPr>
        <w:tab/>
        <w:t>Kajander KC, Wakisaka S, Bennett GJ (1992) Spontaneous discharge originates in the dorsal root ganglion at the onset of a painful peripheral neuropathy in the rat. Neurosci Lett 138:225-228</w:t>
      </w:r>
      <w:bookmarkEnd w:id="218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19" w:name="_ENREF_17"/>
      <w:r>
        <w:rPr>
          <w:rFonts w:ascii="Times New Roman" w:hAnsi="Times New Roman" w:cs="Times New Roman"/>
          <w:noProof/>
          <w:sz w:val="20"/>
          <w:szCs w:val="20"/>
        </w:rPr>
        <w:t>17.</w:t>
      </w:r>
      <w:r>
        <w:rPr>
          <w:rFonts w:ascii="Times New Roman" w:hAnsi="Times New Roman" w:cs="Times New Roman"/>
          <w:noProof/>
          <w:sz w:val="20"/>
          <w:szCs w:val="20"/>
        </w:rPr>
        <w:tab/>
        <w:t>Kim DS, Choi JO, Rim HD, Cho HJ (2002) Downregulation of voltage-gated potassium channel alpha gene expression in dorsal root ganglia following chronic constriction injury of the rat sciatic nerve. Brain Res Mol Brain Res 105:146-152</w:t>
      </w:r>
      <w:bookmarkEnd w:id="219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0" w:name="_ENREF_18"/>
      <w:r>
        <w:rPr>
          <w:rFonts w:ascii="Times New Roman" w:hAnsi="Times New Roman" w:cs="Times New Roman"/>
          <w:noProof/>
          <w:sz w:val="20"/>
          <w:szCs w:val="20"/>
        </w:rPr>
        <w:t>18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Stewart T, Beyak MJ, Vanner S (2003) Ileitis modulates potassium and sodium currents in guinea </w:t>
      </w:r>
      <w:r>
        <w:rPr>
          <w:rFonts w:ascii="Times New Roman" w:hAnsi="Times New Roman" w:cs="Times New Roman"/>
          <w:noProof/>
          <w:sz w:val="20"/>
          <w:szCs w:val="20"/>
        </w:rPr>
        <w:lastRenderedPageBreak/>
        <w:t>pig dorsal root ganglia sensory neurons. J Physiol 552:797-807. doi:10.1113/jphysiol.2003.046409</w:t>
      </w:r>
      <w:bookmarkEnd w:id="220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1" w:name="_ENREF_19"/>
      <w:r>
        <w:rPr>
          <w:rFonts w:ascii="Times New Roman" w:hAnsi="Times New Roman" w:cs="Times New Roman"/>
          <w:noProof/>
          <w:sz w:val="20"/>
          <w:szCs w:val="20"/>
        </w:rPr>
        <w:t>19.</w:t>
      </w:r>
      <w:r>
        <w:rPr>
          <w:rFonts w:ascii="Times New Roman" w:hAnsi="Times New Roman" w:cs="Times New Roman"/>
          <w:noProof/>
          <w:sz w:val="20"/>
          <w:szCs w:val="20"/>
        </w:rPr>
        <w:tab/>
        <w:t>Everill B, Rizzo MA, Kocsis JD (1998) Morphologically identified cutaneous afferent DRG neurons express three different potassium currents in varying proportions. J Neurophysiol 79:1814-1824</w:t>
      </w:r>
      <w:bookmarkEnd w:id="221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2" w:name="_ENREF_20"/>
      <w:r>
        <w:rPr>
          <w:rFonts w:ascii="Times New Roman" w:hAnsi="Times New Roman" w:cs="Times New Roman"/>
          <w:noProof/>
          <w:sz w:val="20"/>
          <w:szCs w:val="20"/>
        </w:rPr>
        <w:t>20.</w:t>
      </w:r>
      <w:r>
        <w:rPr>
          <w:rFonts w:ascii="Times New Roman" w:hAnsi="Times New Roman" w:cs="Times New Roman"/>
          <w:noProof/>
          <w:sz w:val="20"/>
          <w:szCs w:val="20"/>
        </w:rPr>
        <w:tab/>
        <w:t>Connor JA, Stevens CF (1971) Voltage clamp studies of a transient outward membrane current in gastropod neural somata. J Physiol 213:21-30</w:t>
      </w:r>
      <w:bookmarkEnd w:id="222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3" w:name="_ENREF_21"/>
      <w:r>
        <w:rPr>
          <w:rFonts w:ascii="Times New Roman" w:hAnsi="Times New Roman" w:cs="Times New Roman"/>
          <w:noProof/>
          <w:sz w:val="20"/>
          <w:szCs w:val="20"/>
        </w:rPr>
        <w:t>21.</w:t>
      </w:r>
      <w:r>
        <w:rPr>
          <w:rFonts w:ascii="Times New Roman" w:hAnsi="Times New Roman" w:cs="Times New Roman"/>
          <w:noProof/>
          <w:sz w:val="20"/>
          <w:szCs w:val="20"/>
        </w:rPr>
        <w:tab/>
        <w:t>Connor JA, Stevens CF (1971) Prediction of repetitive firing behaviour from voltage clamp data on an isolated neurone soma. J Physiol 213:31-53</w:t>
      </w:r>
      <w:bookmarkEnd w:id="223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4" w:name="_ENREF_22"/>
      <w:r>
        <w:rPr>
          <w:rFonts w:ascii="Times New Roman" w:hAnsi="Times New Roman" w:cs="Times New Roman"/>
          <w:noProof/>
          <w:sz w:val="20"/>
          <w:szCs w:val="20"/>
        </w:rPr>
        <w:t>22.</w:t>
      </w:r>
      <w:r>
        <w:rPr>
          <w:rFonts w:ascii="Times New Roman" w:hAnsi="Times New Roman" w:cs="Times New Roman"/>
          <w:noProof/>
          <w:sz w:val="20"/>
          <w:szCs w:val="20"/>
        </w:rPr>
        <w:tab/>
        <w:t>Xiao Y, Wu Y, Zhao B, Xia Z (2016) Decreased voltage-gated potassium currents in rat dorsal root ganglion neurons after chronic constriction injury. Neuroreport 27:104-109. doi:10.1097/WNR.0000000000000505</w:t>
      </w:r>
      <w:bookmarkEnd w:id="224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5" w:name="_ENREF_23"/>
      <w:r>
        <w:rPr>
          <w:rFonts w:ascii="Times New Roman" w:hAnsi="Times New Roman" w:cs="Times New Roman"/>
          <w:noProof/>
          <w:sz w:val="20"/>
          <w:szCs w:val="20"/>
        </w:rPr>
        <w:t>23.</w:t>
      </w:r>
      <w:r>
        <w:rPr>
          <w:rFonts w:ascii="Times New Roman" w:hAnsi="Times New Roman" w:cs="Times New Roman"/>
          <w:noProof/>
          <w:sz w:val="20"/>
          <w:szCs w:val="20"/>
        </w:rPr>
        <w:tab/>
        <w:t>Fan N, Donnelly DF, LaMotte RH (2011) Chronic compression of mouse dorsal root ganglion alters voltage-gated sodium and potassium currents in medium-sized dorsal root ganglion neurons. J Neurophysiol 106:3067-3072. doi:10.1152/jn.00752.2011</w:t>
      </w:r>
      <w:bookmarkEnd w:id="225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6" w:name="_ENREF_24"/>
      <w:r>
        <w:rPr>
          <w:rFonts w:ascii="Times New Roman" w:hAnsi="Times New Roman" w:cs="Times New Roman"/>
          <w:noProof/>
          <w:sz w:val="20"/>
          <w:szCs w:val="20"/>
        </w:rPr>
        <w:t>24.</w:t>
      </w:r>
      <w:r>
        <w:rPr>
          <w:rFonts w:ascii="Times New Roman" w:hAnsi="Times New Roman" w:cs="Times New Roman"/>
          <w:noProof/>
          <w:sz w:val="20"/>
          <w:szCs w:val="20"/>
        </w:rPr>
        <w:tab/>
        <w:t>Fan N, Sikand P, Donnelly DF, Ma C, Lamotte RH (2011) Increased Na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perscript"/>
        </w:rPr>
        <w:t>+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and K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perscript"/>
        </w:rPr>
        <w:t>+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currents in small mouse dorsal root ganglion neurons after ganglion compression. J Neurophysiol 106:211-218. doi:10.1152/jn.00065.2011</w:t>
      </w:r>
      <w:bookmarkEnd w:id="226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7" w:name="_ENREF_25"/>
      <w:r>
        <w:rPr>
          <w:rFonts w:ascii="Times New Roman" w:hAnsi="Times New Roman" w:cs="Times New Roman"/>
          <w:noProof/>
          <w:sz w:val="20"/>
          <w:szCs w:val="20"/>
        </w:rPr>
        <w:t>25.</w:t>
      </w:r>
      <w:r>
        <w:rPr>
          <w:rFonts w:ascii="Times New Roman" w:hAnsi="Times New Roman" w:cs="Times New Roman"/>
          <w:noProof/>
          <w:sz w:val="20"/>
          <w:szCs w:val="20"/>
        </w:rPr>
        <w:tab/>
        <w:t>Hayashi Y, Takimoto K, Chancellor MB, Erickson KA, Erickson VL, Kirimoto T, Nakano K, de Groat WC, Yoshimura N (2009) Bladder hyperactivity and increased excitability of bladder afferent neurons associated with reduced expression of Kv1.4 alpha-subunit in rats with cystitis. Am J Physiol Regul Integr Comp Physiol 296:R1661-1670. doi:10.1152/ajpregu.91054.2008</w:t>
      </w:r>
      <w:bookmarkEnd w:id="227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8" w:name="_ENREF_26"/>
      <w:r>
        <w:rPr>
          <w:rFonts w:ascii="Times New Roman" w:hAnsi="Times New Roman" w:cs="Times New Roman"/>
          <w:noProof/>
          <w:sz w:val="20"/>
          <w:szCs w:val="20"/>
        </w:rPr>
        <w:t>26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Takahashi R, Yoshizawa T, Yunoki T, Tyagi P, Naito S, de Groat WC, Yoshimura N (2013) </w:t>
      </w:r>
      <w:r>
        <w:rPr>
          <w:rFonts w:ascii="Times New Roman" w:hAnsi="Times New Roman" w:cs="Times New Roman"/>
          <w:noProof/>
          <w:sz w:val="20"/>
          <w:szCs w:val="20"/>
        </w:rPr>
        <w:lastRenderedPageBreak/>
        <w:t>Hyperexcitability of bladder afferent neurons associated with reduction of Kv1.4 alpha-subunit in rats with spinal cord injury. J Urol 190:2296-2304. doi:10.1016/j.juro.2013.07.058</w:t>
      </w:r>
      <w:bookmarkEnd w:id="228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29" w:name="_ENREF_27"/>
      <w:r>
        <w:rPr>
          <w:rFonts w:ascii="Times New Roman" w:hAnsi="Times New Roman" w:cs="Times New Roman"/>
          <w:noProof/>
          <w:sz w:val="20"/>
          <w:szCs w:val="20"/>
        </w:rPr>
        <w:t>27.</w:t>
      </w:r>
      <w:r>
        <w:rPr>
          <w:rFonts w:ascii="Times New Roman" w:hAnsi="Times New Roman" w:cs="Times New Roman"/>
          <w:noProof/>
          <w:sz w:val="20"/>
          <w:szCs w:val="20"/>
        </w:rPr>
        <w:tab/>
        <w:t>Xu GY, Winston JH, Shenoy M, Yin H, Pasricha PJ (2006) Enhanced excitability and suppression of A-type K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perscript"/>
        </w:rPr>
        <w:t>+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current of pancreas-specific afferent neurons in a rat model of chronic pancreatitis. Am J Physiol Gastrointest Liver Physiol 291:G424-431. doi:10.1152/ajpgi.00560.2005</w:t>
      </w:r>
      <w:bookmarkEnd w:id="229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0" w:name="_ENREF_28"/>
      <w:r>
        <w:rPr>
          <w:rFonts w:ascii="Times New Roman" w:hAnsi="Times New Roman" w:cs="Times New Roman"/>
          <w:noProof/>
          <w:sz w:val="20"/>
          <w:szCs w:val="20"/>
        </w:rPr>
        <w:t>28.</w:t>
      </w:r>
      <w:r>
        <w:rPr>
          <w:rFonts w:ascii="Times New Roman" w:hAnsi="Times New Roman" w:cs="Times New Roman"/>
          <w:noProof/>
          <w:sz w:val="20"/>
          <w:szCs w:val="20"/>
        </w:rPr>
        <w:tab/>
        <w:t>Murakami M, Nakagawasai O, Suzuki T, Mobarakeh, II, Sakurada Y, Murata A, Yamadera F, Miyoshi I, Yanai K, Tan-No K, Sasano H, Tadano T, Iijima T (2004) Antinociceptive effect of different types of calcium channel inhibitors and the distribution of various calcium channel alpha 1 subunits in the dorsal horn of spinal cord in mice. Brain Res 1024:122-129. doi:10.1016/j.brainres.2004.07.066</w:t>
      </w:r>
      <w:bookmarkEnd w:id="230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1" w:name="_ENREF_29"/>
      <w:r>
        <w:rPr>
          <w:rFonts w:ascii="Times New Roman" w:hAnsi="Times New Roman" w:cs="Times New Roman"/>
          <w:noProof/>
          <w:sz w:val="20"/>
          <w:szCs w:val="20"/>
        </w:rPr>
        <w:t>29.</w:t>
      </w:r>
      <w:r>
        <w:rPr>
          <w:rFonts w:ascii="Times New Roman" w:hAnsi="Times New Roman" w:cs="Times New Roman"/>
          <w:noProof/>
          <w:sz w:val="20"/>
          <w:szCs w:val="20"/>
        </w:rPr>
        <w:tab/>
        <w:t>Vydyanathan A, Wu ZZ, Chen SR, Pan HL (2005) A-type voltage-gated K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perscript"/>
        </w:rPr>
        <w:t>+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currents influence firing properties of isolectin B4-positive but not isolectin B4-negative primary sensory neurons. J Neurophysiol 93:3401-3409. doi:10.1152/jn.01267.2004</w:t>
      </w:r>
      <w:bookmarkEnd w:id="231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2" w:name="_ENREF_30"/>
      <w:r>
        <w:rPr>
          <w:rFonts w:ascii="Times New Roman" w:hAnsi="Times New Roman" w:cs="Times New Roman"/>
          <w:noProof/>
          <w:sz w:val="20"/>
          <w:szCs w:val="20"/>
        </w:rPr>
        <w:t>30.</w:t>
      </w:r>
      <w:r>
        <w:rPr>
          <w:rFonts w:ascii="Times New Roman" w:hAnsi="Times New Roman" w:cs="Times New Roman"/>
          <w:noProof/>
          <w:sz w:val="20"/>
          <w:szCs w:val="20"/>
        </w:rPr>
        <w:tab/>
        <w:t>Pongs O (1999) Voltage-gated potassium channels: from hyperexcitability to excitement. FEBS Lett 452:31-35</w:t>
      </w:r>
      <w:bookmarkEnd w:id="232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3" w:name="_ENREF_31"/>
      <w:r>
        <w:rPr>
          <w:rFonts w:ascii="Times New Roman" w:hAnsi="Times New Roman" w:cs="Times New Roman"/>
          <w:noProof/>
          <w:sz w:val="20"/>
          <w:szCs w:val="20"/>
        </w:rPr>
        <w:t>31.</w:t>
      </w:r>
      <w:r>
        <w:rPr>
          <w:rFonts w:ascii="Times New Roman" w:hAnsi="Times New Roman" w:cs="Times New Roman"/>
          <w:noProof/>
          <w:sz w:val="20"/>
          <w:szCs w:val="20"/>
        </w:rPr>
        <w:tab/>
        <w:t>Safronov BV, Bischoff U, Vogel W (1996) Single voltage-gated K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perscript"/>
        </w:rPr>
        <w:t>+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channels and their functions in small dorsal root ganglion neurones of rat. J Physiol 493 ( Pt 2):393-408</w:t>
      </w:r>
      <w:bookmarkEnd w:id="233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4" w:name="_ENREF_32"/>
      <w:r>
        <w:rPr>
          <w:rFonts w:ascii="Times New Roman" w:hAnsi="Times New Roman" w:cs="Times New Roman"/>
          <w:noProof/>
          <w:sz w:val="20"/>
          <w:szCs w:val="20"/>
        </w:rPr>
        <w:t>32.</w:t>
      </w:r>
      <w:r>
        <w:rPr>
          <w:rFonts w:ascii="Times New Roman" w:hAnsi="Times New Roman" w:cs="Times New Roman"/>
          <w:noProof/>
          <w:sz w:val="20"/>
          <w:szCs w:val="20"/>
        </w:rPr>
        <w:tab/>
        <w:t>Hille B (1977) Local anesthetics: hydrophilic and hydrophobic pathways for the drug-receptor reaction. J Gen Physiol 69:497-515</w:t>
      </w:r>
      <w:bookmarkEnd w:id="234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5" w:name="_ENREF_33"/>
      <w:r>
        <w:rPr>
          <w:rFonts w:ascii="Times New Roman" w:hAnsi="Times New Roman" w:cs="Times New Roman"/>
          <w:noProof/>
          <w:sz w:val="20"/>
          <w:szCs w:val="20"/>
        </w:rPr>
        <w:t>33.</w:t>
      </w:r>
      <w:r>
        <w:rPr>
          <w:rFonts w:ascii="Times New Roman" w:hAnsi="Times New Roman" w:cs="Times New Roman"/>
          <w:noProof/>
          <w:sz w:val="20"/>
          <w:szCs w:val="20"/>
        </w:rPr>
        <w:tab/>
        <w:t>Lin YR, Chen HH, Ko CH, Chan MH (2007) Effects of honokiol and magnolol on acute and inflammatory pain models in mice. Life Sci 81:1071-1078. doi:10.1016/j.lfs.2007.08.014</w:t>
      </w:r>
      <w:bookmarkEnd w:id="235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6" w:name="_ENREF_34"/>
      <w:r>
        <w:rPr>
          <w:rFonts w:ascii="Times New Roman" w:hAnsi="Times New Roman" w:cs="Times New Roman"/>
          <w:noProof/>
          <w:sz w:val="20"/>
          <w:szCs w:val="20"/>
        </w:rPr>
        <w:t>34.</w:t>
      </w:r>
      <w:r>
        <w:rPr>
          <w:rFonts w:ascii="Times New Roman" w:hAnsi="Times New Roman" w:cs="Times New Roman"/>
          <w:noProof/>
          <w:sz w:val="20"/>
          <w:szCs w:val="20"/>
        </w:rPr>
        <w:tab/>
        <w:t xml:space="preserve">Wang JG, Strong JA, Xie W, Zhang JM (2007) Local inflammation in rat dorsal root ganglion alters </w:t>
      </w:r>
      <w:r>
        <w:rPr>
          <w:rFonts w:ascii="Times New Roman" w:hAnsi="Times New Roman" w:cs="Times New Roman"/>
          <w:noProof/>
          <w:sz w:val="20"/>
          <w:szCs w:val="20"/>
        </w:rPr>
        <w:lastRenderedPageBreak/>
        <w:t>excitability and ion currents in small-diameter sensory neurons. Anesthesiology 107:322-332. doi:10.1097/01.anes.0000270761.99469.a7</w:t>
      </w:r>
      <w:bookmarkEnd w:id="236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7" w:name="_ENREF_35"/>
      <w:r>
        <w:rPr>
          <w:rFonts w:ascii="Times New Roman" w:hAnsi="Times New Roman" w:cs="Times New Roman"/>
          <w:noProof/>
          <w:sz w:val="20"/>
          <w:szCs w:val="20"/>
        </w:rPr>
        <w:t>35.</w:t>
      </w:r>
      <w:r>
        <w:rPr>
          <w:rFonts w:ascii="Times New Roman" w:hAnsi="Times New Roman" w:cs="Times New Roman"/>
          <w:noProof/>
          <w:sz w:val="20"/>
          <w:szCs w:val="20"/>
        </w:rPr>
        <w:tab/>
        <w:t>Huang CW, Hung TY, Liao YK, Hsu MC, Wu SN (2013) Underlying mechanism of regulatory actions of diclofenac, a nonsteroidal anti-inflammatory agent, on neuronal potassium channels and firing: an experimental and theoretical study. J Physiol Pharmacol 64:269-280</w:t>
      </w:r>
      <w:bookmarkEnd w:id="237"/>
    </w:p>
    <w:p w:rsidR="0098284A" w:rsidRDefault="0098284A" w:rsidP="0098284A">
      <w:pPr>
        <w:spacing w:line="480" w:lineRule="auto"/>
        <w:ind w:left="260" w:hanging="260"/>
        <w:rPr>
          <w:rFonts w:ascii="Times New Roman" w:hAnsi="Times New Roman" w:cs="Times New Roman"/>
          <w:noProof/>
          <w:sz w:val="20"/>
          <w:szCs w:val="20"/>
        </w:rPr>
      </w:pPr>
      <w:bookmarkStart w:id="238" w:name="_ENREF_36"/>
      <w:r>
        <w:rPr>
          <w:rFonts w:ascii="Times New Roman" w:hAnsi="Times New Roman" w:cs="Times New Roman"/>
          <w:noProof/>
          <w:sz w:val="20"/>
          <w:szCs w:val="20"/>
        </w:rPr>
        <w:t>36.</w:t>
      </w:r>
      <w:r>
        <w:rPr>
          <w:rFonts w:ascii="Times New Roman" w:hAnsi="Times New Roman" w:cs="Times New Roman"/>
          <w:noProof/>
          <w:sz w:val="20"/>
          <w:szCs w:val="20"/>
        </w:rPr>
        <w:tab/>
        <w:t>Chen WP, Hung LM, Hsueh CH, Lai LP, Su MJ (2009) Piceatannol, a derivative of resveratrol, moderately slows I</w:t>
      </w:r>
      <w:r w:rsidR="00F523B8" w:rsidRPr="00F523B8">
        <w:rPr>
          <w:rFonts w:ascii="Times New Roman" w:hAnsi="Times New Roman" w:cs="Times New Roman"/>
          <w:noProof/>
          <w:sz w:val="20"/>
          <w:szCs w:val="20"/>
          <w:vertAlign w:val="subscript"/>
        </w:rPr>
        <w:t>Na</w:t>
      </w:r>
      <w:r>
        <w:rPr>
          <w:rFonts w:ascii="Times New Roman" w:hAnsi="Times New Roman" w:cs="Times New Roman"/>
          <w:noProof/>
          <w:sz w:val="20"/>
          <w:szCs w:val="20"/>
        </w:rPr>
        <w:t xml:space="preserve"> inactivation and exerts antiarrhythmic action in ischaemia-reperfused rat hearts. Br J Pharmacol 157:381-391. doi:10.1111/j.1476-5381.2008.00106.x</w:t>
      </w:r>
      <w:bookmarkEnd w:id="238"/>
    </w:p>
    <w:p w:rsidR="0098284A" w:rsidRDefault="0098284A" w:rsidP="0098284A">
      <w:pPr>
        <w:spacing w:line="480" w:lineRule="auto"/>
        <w:rPr>
          <w:rFonts w:ascii="Times New Roman" w:hAnsi="Times New Roman" w:cs="Times New Roman"/>
          <w:noProof/>
          <w:sz w:val="20"/>
          <w:szCs w:val="20"/>
        </w:rPr>
      </w:pPr>
    </w:p>
    <w:p w:rsidR="00DD7A3C" w:rsidRPr="009A66C3" w:rsidRDefault="009D03A1" w:rsidP="00B36812">
      <w:pPr>
        <w:rPr>
          <w:rFonts w:ascii="Times New Roman" w:hAnsi="Times New Roman" w:cs="Times New Roman"/>
          <w:sz w:val="20"/>
          <w:szCs w:val="20"/>
        </w:rPr>
      </w:pPr>
      <w:r w:rsidRPr="009A66C3">
        <w:rPr>
          <w:rFonts w:ascii="Times New Roman" w:hAnsi="Times New Roman" w:cs="Times New Roman"/>
          <w:sz w:val="20"/>
          <w:szCs w:val="20"/>
        </w:rPr>
        <w:fldChar w:fldCharType="end"/>
      </w: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Pr="009A66C3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C4491D" w:rsidRDefault="00C4491D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AE3BDA" w:rsidRDefault="00AE3BDA" w:rsidP="00B36812">
      <w:pPr>
        <w:rPr>
          <w:rFonts w:ascii="Times New Roman" w:hAnsi="Times New Roman" w:cs="Times New Roman"/>
          <w:sz w:val="20"/>
          <w:szCs w:val="20"/>
        </w:rPr>
      </w:pPr>
    </w:p>
    <w:p w:rsidR="00AE3BDA" w:rsidRDefault="00AE3BDA" w:rsidP="00B36812">
      <w:pPr>
        <w:rPr>
          <w:rFonts w:ascii="Times New Roman" w:hAnsi="Times New Roman" w:cs="Times New Roman"/>
          <w:sz w:val="20"/>
          <w:szCs w:val="20"/>
        </w:rPr>
      </w:pPr>
    </w:p>
    <w:p w:rsidR="00AE3BDA" w:rsidRDefault="00AE3BDA" w:rsidP="00B36812">
      <w:pPr>
        <w:rPr>
          <w:rFonts w:ascii="Times New Roman" w:hAnsi="Times New Roman" w:cs="Times New Roman"/>
          <w:sz w:val="20"/>
          <w:szCs w:val="20"/>
        </w:rPr>
      </w:pPr>
    </w:p>
    <w:p w:rsidR="00BF6A89" w:rsidRDefault="00BF6A89" w:rsidP="00B36812">
      <w:pPr>
        <w:rPr>
          <w:rFonts w:ascii="Times New Roman" w:hAnsi="Times New Roman" w:cs="Times New Roman"/>
          <w:sz w:val="20"/>
          <w:szCs w:val="20"/>
        </w:rPr>
      </w:pPr>
    </w:p>
    <w:p w:rsidR="001E273C" w:rsidRPr="009A66C3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kern w:val="0"/>
          <w:sz w:val="24"/>
          <w:szCs w:val="24"/>
        </w:rPr>
        <w:t>Legends for Figures</w:t>
      </w:r>
    </w:p>
    <w:p w:rsidR="00F00664" w:rsidRPr="009A66C3" w:rsidRDefault="00F00664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1E273C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bCs/>
          <w:sz w:val="20"/>
          <w:szCs w:val="20"/>
        </w:rPr>
        <w:t xml:space="preserve">Fig. 1 </w:t>
      </w:r>
      <w:r w:rsidRPr="00CD2935">
        <w:rPr>
          <w:rFonts w:ascii="Times New Roman" w:hAnsi="Times New Roman" w:cs="Times New Roman"/>
          <w:sz w:val="20"/>
          <w:szCs w:val="20"/>
        </w:rPr>
        <w:t xml:space="preserve">Structure of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</w:p>
    <w:p w:rsidR="008E25E3" w:rsidRPr="00CD2935" w:rsidRDefault="008E25E3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3331C2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 xml:space="preserve">Fig.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2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Hon inhibited </w:t>
      </w:r>
      <w:r w:rsidR="002A23BB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voltage-gated K</w:t>
      </w:r>
      <w:r w:rsidR="002A23BB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perscript"/>
        </w:rPr>
        <w:t>+</w:t>
      </w:r>
      <w:r w:rsidR="002A23BB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9C57B4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(K</w:t>
      </w:r>
      <w:r w:rsidR="009C57B4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  <w:vertAlign w:val="subscript"/>
        </w:rPr>
        <w:t>V</w:t>
      </w:r>
      <w:r w:rsidR="009C57B4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)</w:t>
      </w:r>
      <w:r w:rsidR="002A23BB" w:rsidRPr="00CD2935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urrents in DRG neurons.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total K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were elicited by 400 ms depolarization from holding potential ‒100 mV, ranging from ‒60 mV to +80 mV in 10 mV increments.</w:t>
      </w:r>
      <w:r w:rsidR="002A23BB" w:rsidRPr="00CD2935">
        <w:rPr>
          <w:rFonts w:ascii="Times New Roman" w:hAnsi="Times New Roman" w:cs="Times New Roman"/>
          <w:sz w:val="20"/>
          <w:szCs w:val="20"/>
        </w:rPr>
        <w:t xml:space="preserve"> Representative traces of 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>K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were shown.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a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b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total K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and 4-aminopyridine (4-AP)-sensitive A-type K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(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>) (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=</w:t>
      </w:r>
      <w:r w:rsidR="001D4041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5).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c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d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total K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and tetraethylammonium chloride (TEA)-sensitive delayed rectifier K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(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>) (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5).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e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f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The total K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</w:t>
      </w:r>
      <w:r w:rsidR="002A23BB" w:rsidRPr="00CD2935">
        <w:rPr>
          <w:rFonts w:ascii="Times New Roman" w:hAnsi="Times New Roman" w:cs="Times New Roman"/>
          <w:sz w:val="20"/>
          <w:szCs w:val="20"/>
        </w:rPr>
        <w:t xml:space="preserve"> before</w:t>
      </w:r>
      <w:r w:rsidR="002A23BB"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 xml:space="preserve"> and</w:t>
      </w:r>
      <w:r w:rsidR="002A23BB" w:rsidRPr="00CD2935">
        <w:rPr>
          <w:rFonts w:ascii="Times New Roman" w:hAnsi="Times New Roman" w:cs="Times New Roman"/>
          <w:sz w:val="20"/>
          <w:szCs w:val="20"/>
        </w:rPr>
        <w:t xml:space="preserve"> after application of 30 μM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Hon.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g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2A23BB" w:rsidRPr="00CD2935">
        <w:rPr>
          <w:rFonts w:ascii="Times New Roman" w:hAnsi="Times New Roman" w:cs="Times New Roman"/>
          <w:b/>
          <w:kern w:val="0"/>
          <w:sz w:val="20"/>
          <w:szCs w:val="20"/>
        </w:rPr>
        <w:t>h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-voltage relationships for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I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the absence and presence of </w:t>
      </w:r>
      <w:r w:rsidR="002A23BB" w:rsidRPr="00CD2935">
        <w:rPr>
          <w:rFonts w:ascii="Times New Roman" w:hAnsi="Times New Roman" w:cs="Times New Roman"/>
          <w:sz w:val="20"/>
          <w:szCs w:val="20"/>
        </w:rPr>
        <w:t>30 μM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Hon. </w:t>
      </w:r>
      <w:r w:rsidR="002A23BB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ured as the peak of the transient component, and </w:t>
      </w:r>
      <w:r w:rsidR="002A23BB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ured at the ending point of 400 ms voltage steps. (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14, *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>P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>&lt;</w:t>
      </w:r>
      <w:r w:rsidR="009C57B4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>0.05</w:t>
      </w:r>
      <w:r w:rsidR="002A23BB"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vs</w:t>
      </w:r>
      <w:r w:rsidR="002A23BB" w:rsidRPr="00CD2935">
        <w:rPr>
          <w:rFonts w:ascii="Times New Roman" w:hAnsi="Times New Roman" w:cs="Times New Roman"/>
          <w:kern w:val="0"/>
          <w:sz w:val="20"/>
          <w:szCs w:val="20"/>
        </w:rPr>
        <w:t xml:space="preserve"> control).</w:t>
      </w:r>
    </w:p>
    <w:p w:rsidR="008E25E3" w:rsidRPr="00CD2935" w:rsidRDefault="008E25E3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Fig. 3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Concentration-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>res</w:t>
      </w:r>
      <w:r w:rsidRPr="00CD2935">
        <w:rPr>
          <w:rFonts w:ascii="Times New Roman" w:hAnsi="Times New Roman" w:cs="Times New Roman"/>
          <w:sz w:val="20"/>
          <w:szCs w:val="20"/>
        </w:rPr>
        <w:t>ponse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curves for inhibition of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b/>
          <w:sz w:val="20"/>
          <w:szCs w:val="20"/>
        </w:rPr>
        <w:t>b</w:t>
      </w:r>
      <w:r w:rsidRPr="00CD2935">
        <w:rPr>
          <w:rFonts w:ascii="Times New Roman" w:hAnsi="Times New Roman" w:cs="Times New Roman"/>
          <w:sz w:val="20"/>
          <w:szCs w:val="20"/>
        </w:rPr>
        <w:t>) b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Hon. Data were fitted with the Hill equation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=1/[1+(IC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/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C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  <w:vertAlign w:val="superscript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], where IC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5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s the drug concentration causing the half-maximum response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C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s the concentration of drug,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y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re the fraction of the maximum inhibition percentage and the Hill coefficient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</w:t>
      </w:r>
      <w:r w:rsidR="00A33598">
        <w:rPr>
          <w:rFonts w:ascii="Times New Roman" w:hAnsi="Times New Roman" w:cs="Times New Roman" w:hint="eastAsia"/>
          <w:kern w:val="0"/>
          <w:sz w:val="20"/>
          <w:szCs w:val="20"/>
        </w:rPr>
        <w:t>6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.</w:t>
      </w: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Fig. 4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Effects of Hon on current–voltage 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>(</w:t>
      </w:r>
      <w:r w:rsidR="00877C3F"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>-</w:t>
      </w:r>
      <w:r w:rsidR="00877C3F" w:rsidRPr="00CD2935">
        <w:rPr>
          <w:rFonts w:ascii="Times New Roman" w:hAnsi="Times New Roman" w:cs="Times New Roman"/>
          <w:i/>
          <w:kern w:val="0"/>
          <w:sz w:val="20"/>
          <w:szCs w:val="20"/>
        </w:rPr>
        <w:t>V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 xml:space="preserve">)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relationship</w:t>
      </w:r>
      <w:r w:rsidR="009815E4" w:rsidRPr="00CD2935">
        <w:rPr>
          <w:rFonts w:ascii="Times New Roman" w:hAnsi="Times New Roman" w:cs="Times New Roman"/>
          <w:kern w:val="0"/>
          <w:sz w:val="20"/>
          <w:szCs w:val="20"/>
        </w:rPr>
        <w:t>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The current was evoked by a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lastRenderedPageBreak/>
        <w:t>seri</w:t>
      </w:r>
      <w:r w:rsidR="001D4041" w:rsidRPr="00CD2935">
        <w:rPr>
          <w:rFonts w:ascii="Times New Roman" w:hAnsi="Times New Roman" w:cs="Times New Roman"/>
          <w:kern w:val="0"/>
          <w:sz w:val="20"/>
          <w:szCs w:val="20"/>
        </w:rPr>
        <w:t>e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s of 400 ms stimulating pulses from ‒60 mV to +80 mV in 10 mV steps.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b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Representative current traces for total K</w:t>
      </w:r>
      <w:r w:rsidRPr="00CD2935">
        <w:rPr>
          <w:rFonts w:ascii="Times New Roman" w:hAnsi="Times New Roman" w:cs="Times New Roman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sz w:val="20"/>
          <w:szCs w:val="20"/>
        </w:rPr>
        <w:t xml:space="preserve"> currents, cell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as held at ‒100 mV before 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fter the exposure to 30 </w:t>
      </w:r>
      <w:r w:rsidRPr="00CD2935">
        <w:rPr>
          <w:rFonts w:ascii="Times New Roman" w:eastAsia="SimSun" w:hAnsi="Times New Roman" w:cs="Times New Roman"/>
          <w:kern w:val="0"/>
          <w:sz w:val="20"/>
          <w:szCs w:val="20"/>
        </w:rPr>
        <w:t>µ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 Hon.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c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 xml:space="preserve">Representative current traces for </w:t>
      </w:r>
      <w:r w:rsidRPr="00CD2935">
        <w:rPr>
          <w:rFonts w:ascii="Times New Roman" w:hAnsi="Times New Roman" w:cs="Times New Roman"/>
          <w:i/>
          <w:sz w:val="20"/>
          <w:szCs w:val="20"/>
        </w:rPr>
        <w:t>I</w:t>
      </w:r>
      <w:r w:rsidRPr="00CD2935">
        <w:rPr>
          <w:rFonts w:ascii="Times New Roman" w:hAnsi="Times New Roman" w:cs="Times New Roman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sz w:val="20"/>
          <w:szCs w:val="20"/>
        </w:rPr>
        <w:t xml:space="preserve">, cell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was held at ‒40 mV before 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fter the exposure to 30 </w:t>
      </w:r>
      <w:r w:rsidRPr="00CD2935">
        <w:rPr>
          <w:rFonts w:ascii="Times New Roman" w:eastAsia="SimSun" w:hAnsi="Times New Roman" w:cs="Times New Roman"/>
          <w:kern w:val="0"/>
          <w:sz w:val="20"/>
          <w:szCs w:val="20"/>
        </w:rPr>
        <w:t>µ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M Hon.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e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f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 xml:space="preserve">Representative current traces for </w:t>
      </w:r>
      <w:r w:rsidRPr="00CD2935">
        <w:rPr>
          <w:rFonts w:ascii="Times New Roman" w:hAnsi="Times New Roman" w:cs="Times New Roman"/>
          <w:i/>
          <w:sz w:val="20"/>
          <w:szCs w:val="20"/>
        </w:rPr>
        <w:t>I</w:t>
      </w:r>
      <w:r w:rsidRPr="00CD2935">
        <w:rPr>
          <w:rFonts w:ascii="Times New Roman" w:hAnsi="Times New Roman" w:cs="Times New Roman"/>
          <w:sz w:val="20"/>
          <w:szCs w:val="20"/>
          <w:vertAlign w:val="subscript"/>
        </w:rPr>
        <w:t xml:space="preserve">A </w:t>
      </w:r>
      <w:r w:rsidRPr="00CD2935">
        <w:rPr>
          <w:rFonts w:ascii="Times New Roman" w:hAnsi="Times New Roman" w:cs="Times New Roman"/>
          <w:sz w:val="20"/>
          <w:szCs w:val="20"/>
        </w:rPr>
        <w:t xml:space="preserve">were obtained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by subtracting </w:t>
      </w:r>
      <w:r w:rsidRPr="00CD2935">
        <w:rPr>
          <w:rFonts w:ascii="Times New Roman" w:hAnsi="Times New Roman" w:cs="Times New Roman"/>
          <w:i/>
          <w:sz w:val="20"/>
          <w:szCs w:val="20"/>
        </w:rPr>
        <w:t>I</w:t>
      </w:r>
      <w:r w:rsidRPr="00CD2935">
        <w:rPr>
          <w:rFonts w:ascii="Times New Roman" w:hAnsi="Times New Roman" w:cs="Times New Roman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</w:t>
      </w: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</w:rPr>
        <w:t>c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</w:t>
      </w: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</w:rPr>
        <w:t>d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from </w:t>
      </w:r>
      <w:r w:rsidRPr="00CD2935">
        <w:rPr>
          <w:rFonts w:ascii="Times New Roman" w:hAnsi="Times New Roman" w:cs="Times New Roman"/>
          <w:sz w:val="20"/>
          <w:szCs w:val="20"/>
        </w:rPr>
        <w:t>total K</w:t>
      </w:r>
      <w:r w:rsidRPr="00CD2935">
        <w:rPr>
          <w:rFonts w:ascii="Times New Roman" w:hAnsi="Times New Roman" w:cs="Times New Roman"/>
          <w:sz w:val="20"/>
          <w:szCs w:val="20"/>
          <w:vertAlign w:val="subscript"/>
        </w:rPr>
        <w:t>V</w:t>
      </w:r>
      <w:r w:rsidRPr="00CD2935">
        <w:rPr>
          <w:rFonts w:ascii="Times New Roman" w:hAnsi="Times New Roman" w:cs="Times New Roman"/>
          <w:sz w:val="20"/>
          <w:szCs w:val="20"/>
        </w:rPr>
        <w:t xml:space="preserve"> current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in </w:t>
      </w: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</w:rPr>
        <w:t>a</w:t>
      </w:r>
      <w:r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and </w:t>
      </w: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</w:rPr>
        <w:t>b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, respectively.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g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h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-voltage relationships for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 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FC7CB3"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10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, *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P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&lt;</w:t>
      </w:r>
      <w:r w:rsidR="00877C3F"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0.05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 xml:space="preserve">vs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control).</w:t>
      </w: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iCs/>
          <w:kern w:val="0"/>
          <w:sz w:val="20"/>
          <w:szCs w:val="20"/>
        </w:rPr>
        <w:t>Fig. 5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Effects of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Ho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on steady state activation</w:t>
      </w:r>
      <w:r w:rsidR="009815E4"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curves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) and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(</w:t>
      </w: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b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).</w:t>
      </w:r>
      <w:r w:rsidRPr="00CD2935">
        <w:rPr>
          <w:rFonts w:ascii="Times New Roman" w:hAnsi="Times New Roman" w:cs="Times New Roman"/>
          <w:sz w:val="20"/>
          <w:szCs w:val="20"/>
        </w:rPr>
        <w:t xml:space="preserve"> Activation curves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of K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+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rents were obtained from the data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-V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curves </w:t>
      </w:r>
      <w:r w:rsidRPr="00CD2935">
        <w:rPr>
          <w:rFonts w:ascii="Times New Roman" w:hAnsi="Times New Roman" w:cs="Times New Roman"/>
          <w:sz w:val="20"/>
          <w:szCs w:val="20"/>
        </w:rPr>
        <w:t xml:space="preserve">and 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>were</w:t>
      </w:r>
      <w:r w:rsidRPr="00CD2935">
        <w:rPr>
          <w:rFonts w:ascii="Times New Roman" w:hAnsi="Times New Roman" w:cs="Times New Roman"/>
          <w:sz w:val="20"/>
          <w:szCs w:val="20"/>
        </w:rPr>
        <w:t xml:space="preserve"> fitted by the Boltzmann equation.</w:t>
      </w: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Fig. 6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E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ffects of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on steady state inactivation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Pr="00CD2935">
        <w:rPr>
          <w:rFonts w:ascii="Times New Roman" w:hAnsi="Times New Roman" w:cs="Times New Roman"/>
          <w:sz w:val="20"/>
          <w:szCs w:val="20"/>
        </w:rPr>
        <w:t xml:space="preserve">Current curves were obtained by a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1 s conditional prepulse of various voltages from ‒120 to ‒30 mV in 10 mV increment was followed by a 400 ms testing pulse to +60 mV, cell was held at ‒10</w:t>
      </w:r>
      <w:r w:rsidR="00692916" w:rsidRPr="00CD2935">
        <w:rPr>
          <w:rFonts w:ascii="Times New Roman" w:hAnsi="Times New Roman" w:cs="Times New Roman"/>
          <w:kern w:val="0"/>
          <w:sz w:val="20"/>
          <w:szCs w:val="20"/>
        </w:rPr>
        <w:t xml:space="preserve">0 mV. Steady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state inactivation curves were fitted by the Boltzmann equation (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= 7).</w:t>
      </w: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2A23BB" w:rsidRPr="00CD2935" w:rsidRDefault="002A23BB" w:rsidP="00F00664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0D77FE" w:rsidRDefault="002A23BB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CD2935">
        <w:rPr>
          <w:rFonts w:ascii="Times New Roman" w:hAnsi="Times New Roman" w:cs="Times New Roman"/>
          <w:b/>
          <w:kern w:val="0"/>
          <w:sz w:val="20"/>
          <w:szCs w:val="20"/>
        </w:rPr>
        <w:t>Fig. 7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E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ffects of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>Hon</w:t>
      </w:r>
      <w:r w:rsidRPr="00CD2935">
        <w:rPr>
          <w:rFonts w:ascii="Times New Roman" w:hAnsi="Times New Roman" w:cs="Times New Roman"/>
          <w:iCs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on recovery of </w:t>
      </w:r>
      <w:r w:rsidRPr="00CD2935">
        <w:rPr>
          <w:rFonts w:ascii="Times New Roman" w:hAnsi="Times New Roman" w:cs="Times New Roman"/>
          <w:i/>
          <w:kern w:val="0"/>
          <w:sz w:val="20"/>
          <w:szCs w:val="20"/>
        </w:rPr>
        <w:t>I</w:t>
      </w:r>
      <w:r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from inactivation. </w:t>
      </w:r>
      <w:r w:rsidRPr="00CD2935">
        <w:rPr>
          <w:rFonts w:ascii="Times New Roman" w:hAnsi="Times New Roman" w:cs="Times New Roman"/>
          <w:sz w:val="20"/>
          <w:szCs w:val="20"/>
        </w:rPr>
        <w:t>Current traces were recorded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CD2935">
        <w:rPr>
          <w:rFonts w:ascii="Times New Roman" w:hAnsi="Times New Roman" w:cs="Times New Roman"/>
          <w:sz w:val="20"/>
          <w:szCs w:val="20"/>
        </w:rPr>
        <w:t>using a standard two-pulse protocol.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 400 ms prepulse depolarized to +60 mV from a holding potential of ‒100 mV was followed by 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 xml:space="preserve">recovery gap potential at </w:t>
      </w:r>
      <w:r w:rsidRPr="00CD2935">
        <w:rPr>
          <w:rFonts w:ascii="Times New Roman" w:eastAsia="AdvP4C4E74" w:hAnsi="Times New Roman" w:cs="Times New Roman"/>
          <w:kern w:val="0"/>
          <w:sz w:val="20"/>
          <w:szCs w:val="20"/>
        </w:rPr>
        <w:t>‒</w:t>
      </w:r>
      <w:r w:rsidRPr="00CD2935">
        <w:rPr>
          <w:rFonts w:ascii="Times New Roman" w:eastAsia="AdvTimes" w:hAnsi="Times New Roman" w:cs="Times New Roman"/>
          <w:kern w:val="0"/>
          <w:sz w:val="20"/>
          <w:szCs w:val="20"/>
        </w:rPr>
        <w:t>100 mV for variable length</w:t>
      </w:r>
      <w:r w:rsidRPr="00CD2935">
        <w:rPr>
          <w:rFonts w:ascii="Times New Roman" w:hAnsi="Times New Roman" w:cs="Times New Roman"/>
          <w:kern w:val="0"/>
          <w:sz w:val="20"/>
          <w:szCs w:val="20"/>
        </w:rPr>
        <w:t xml:space="preserve"> and then by a 400 ms test pulse to +60 mV. 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>D</w:t>
      </w:r>
      <w:r w:rsidRPr="00CD2935">
        <w:rPr>
          <w:rFonts w:ascii="Times New Roman" w:hAnsi="Times New Roman" w:cs="Times New Roman"/>
          <w:sz w:val="20"/>
          <w:szCs w:val="20"/>
        </w:rPr>
        <w:t>at</w:t>
      </w:r>
      <w:r w:rsidRPr="00CD2935">
        <w:rPr>
          <w:rFonts w:ascii="Times New Roman" w:eastAsia="PMingLiU" w:hAnsi="Times New Roman" w:cs="Times New Roman"/>
          <w:sz w:val="20"/>
          <w:szCs w:val="20"/>
          <w:lang w:eastAsia="zh-TW"/>
        </w:rPr>
        <w:t>a</w:t>
      </w:r>
      <w:r w:rsidRPr="00CD2935">
        <w:rPr>
          <w:rFonts w:ascii="Times New Roman" w:hAnsi="Times New Roman" w:cs="Times New Roman"/>
          <w:sz w:val="20"/>
          <w:szCs w:val="20"/>
        </w:rPr>
        <w:t xml:space="preserve"> were fitted with a single exponential equation (</w:t>
      </w:r>
      <w:r w:rsidRPr="00CD2935">
        <w:rPr>
          <w:rFonts w:ascii="Times New Roman" w:hAnsi="Times New Roman" w:cs="Times New Roman"/>
          <w:i/>
          <w:sz w:val="20"/>
          <w:szCs w:val="20"/>
        </w:rPr>
        <w:t>n</w:t>
      </w:r>
      <w:r w:rsidRPr="00CD2935">
        <w:rPr>
          <w:rFonts w:ascii="Times New Roman" w:hAnsi="Times New Roman" w:cs="Times New Roman"/>
          <w:sz w:val="20"/>
          <w:szCs w:val="20"/>
        </w:rPr>
        <w:t xml:space="preserve"> = 7).</w:t>
      </w:r>
    </w:p>
    <w:p w:rsidR="00F604EA" w:rsidRDefault="00F604EA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F604EA" w:rsidRDefault="00F604EA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</w:p>
    <w:p w:rsidR="00772472" w:rsidRPr="00772472" w:rsidRDefault="00F523B8" w:rsidP="00F0066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kern w:val="0"/>
          <w:sz w:val="20"/>
          <w:szCs w:val="20"/>
        </w:rPr>
      </w:pPr>
      <w:r w:rsidRPr="00F523B8">
        <w:rPr>
          <w:rFonts w:ascii="Times New Roman" w:hAnsi="Times New Roman" w:cs="Times New Roman"/>
          <w:b/>
          <w:kern w:val="0"/>
          <w:sz w:val="20"/>
          <w:szCs w:val="20"/>
        </w:rPr>
        <w:t>Fig. 8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F523B8">
        <w:rPr>
          <w:rFonts w:ascii="Times New Roman" w:hAnsi="Times New Roman" w:cs="Times New Roman"/>
          <w:kern w:val="0"/>
          <w:sz w:val="20"/>
          <w:szCs w:val="20"/>
        </w:rPr>
        <w:t>Frequency-dependent inhibition of Hon</w:t>
      </w:r>
      <w:r w:rsidR="00E34821">
        <w:rPr>
          <w:rFonts w:ascii="Times New Roman" w:hAnsi="Times New Roman" w:cs="Times New Roman" w:hint="eastAsia"/>
          <w:kern w:val="0"/>
          <w:sz w:val="20"/>
          <w:szCs w:val="20"/>
        </w:rPr>
        <w:t xml:space="preserve"> (</w:t>
      </w:r>
      <w:r w:rsidR="00E34821">
        <w:rPr>
          <w:rFonts w:ascii="Times New Roman" w:hAnsi="Times New Roman" w:cs="Times New Roman"/>
          <w:kern w:val="0"/>
          <w:sz w:val="20"/>
          <w:szCs w:val="20"/>
        </w:rPr>
        <w:t xml:space="preserve">30 </w:t>
      </w:r>
      <w:r w:rsidR="00E34821">
        <w:rPr>
          <w:rFonts w:ascii="Times New Roman" w:eastAsia="SimSun" w:hAnsi="Times New Roman" w:cs="Times New Roman"/>
          <w:kern w:val="0"/>
          <w:sz w:val="20"/>
          <w:szCs w:val="20"/>
        </w:rPr>
        <w:t>µ</w:t>
      </w:r>
      <w:r w:rsidR="00E34821">
        <w:rPr>
          <w:rFonts w:ascii="Times New Roman" w:hAnsi="Times New Roman" w:cs="Times New Roman"/>
          <w:kern w:val="0"/>
          <w:sz w:val="20"/>
          <w:szCs w:val="20"/>
        </w:rPr>
        <w:t>M</w:t>
      </w:r>
      <w:r w:rsidR="00E34821">
        <w:rPr>
          <w:rFonts w:ascii="Times New Roman" w:hAnsi="Times New Roman" w:cs="Times New Roman" w:hint="eastAsia"/>
          <w:kern w:val="0"/>
          <w:sz w:val="20"/>
          <w:szCs w:val="20"/>
        </w:rPr>
        <w:t xml:space="preserve">) </w:t>
      </w:r>
      <w:r w:rsidRPr="00F523B8">
        <w:rPr>
          <w:rFonts w:ascii="Times New Roman" w:hAnsi="Times New Roman" w:cs="Times New Roman"/>
          <w:kern w:val="0"/>
          <w:sz w:val="20"/>
          <w:szCs w:val="20"/>
        </w:rPr>
        <w:t>on K</w:t>
      </w:r>
      <w:r w:rsidRPr="00F523B8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Pr="00F523B8">
        <w:rPr>
          <w:rFonts w:ascii="Times New Roman" w:hAnsi="Times New Roman" w:cs="Times New Roman"/>
          <w:kern w:val="0"/>
          <w:sz w:val="20"/>
          <w:szCs w:val="20"/>
        </w:rPr>
        <w:t xml:space="preserve"> currents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>.</w:t>
      </w:r>
      <w:r w:rsidR="00772472" w:rsidRPr="00772472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>K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  <w:vertAlign w:val="subscript"/>
        </w:rPr>
        <w:t>V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 xml:space="preserve"> currents were elicited by 20 consecutive 400 ms pulses depolarized from a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 xml:space="preserve">holding potential of -100 to +80 mV </w:t>
      </w:r>
      <w:r w:rsidR="00772472">
        <w:rPr>
          <w:rFonts w:ascii="Times New Roman" w:hAnsi="Times New Roman" w:cs="Times New Roman"/>
          <w:kern w:val="0"/>
          <w:sz w:val="20"/>
          <w:szCs w:val="20"/>
        </w:rPr>
        <w:t xml:space="preserve">at 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>1</w:t>
      </w:r>
      <w:r w:rsidR="008E76EE">
        <w:rPr>
          <w:rFonts w:ascii="Times New Roman" w:hAnsi="Times New Roman" w:cs="Times New Roman" w:hint="eastAsia"/>
          <w:kern w:val="0"/>
          <w:sz w:val="20"/>
          <w:szCs w:val="20"/>
        </w:rPr>
        <w:t>, 5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 xml:space="preserve"> and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8E76EE">
        <w:rPr>
          <w:rFonts w:ascii="Times New Roman" w:hAnsi="Times New Roman" w:cs="Times New Roman" w:hint="eastAsia"/>
          <w:kern w:val="0"/>
          <w:sz w:val="20"/>
          <w:szCs w:val="20"/>
        </w:rPr>
        <w:t xml:space="preserve">10 </w:t>
      </w:r>
      <w:r w:rsidR="00772472">
        <w:rPr>
          <w:rFonts w:ascii="Times New Roman" w:hAnsi="Times New Roman" w:cs="Times New Roman"/>
          <w:kern w:val="0"/>
          <w:sz w:val="20"/>
          <w:szCs w:val="20"/>
        </w:rPr>
        <w:t>Hz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>.</w:t>
      </w:r>
      <w:r w:rsidR="00772472" w:rsidRPr="00772472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="00772472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772472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772472"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ured as the peak of the transient component, and </w:t>
      </w:r>
      <w:r w:rsidR="00772472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772472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772472" w:rsidRPr="00CD2935">
        <w:rPr>
          <w:rFonts w:ascii="Times New Roman" w:hAnsi="Times New Roman" w:cs="Times New Roman"/>
          <w:kern w:val="0"/>
          <w:sz w:val="20"/>
          <w:szCs w:val="20"/>
        </w:rPr>
        <w:t xml:space="preserve"> was measured at the ending point of 400 ms voltage steps.</w:t>
      </w:r>
      <w:r w:rsidR="00772472" w:rsidRPr="00772472">
        <w:rPr>
          <w:rFonts w:ascii="Times New Roman" w:hAnsi="Times New Roman" w:cs="Times New Roman"/>
          <w:i/>
          <w:iCs/>
          <w:kern w:val="0"/>
          <w:sz w:val="20"/>
          <w:szCs w:val="20"/>
        </w:rPr>
        <w:t xml:space="preserve"> </w:t>
      </w:r>
      <w:r w:rsidR="00772472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772472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A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and </w:t>
      </w:r>
      <w:r w:rsidR="00772472" w:rsidRPr="00CD2935">
        <w:rPr>
          <w:rFonts w:ascii="Times New Roman" w:hAnsi="Times New Roman" w:cs="Times New Roman"/>
          <w:i/>
          <w:iCs/>
          <w:kern w:val="0"/>
          <w:sz w:val="20"/>
          <w:szCs w:val="20"/>
        </w:rPr>
        <w:t>I</w:t>
      </w:r>
      <w:r w:rsidR="00772472" w:rsidRPr="00CD2935">
        <w:rPr>
          <w:rFonts w:ascii="Times New Roman" w:hAnsi="Times New Roman" w:cs="Times New Roman"/>
          <w:kern w:val="0"/>
          <w:sz w:val="20"/>
          <w:szCs w:val="20"/>
          <w:vertAlign w:val="subscript"/>
        </w:rPr>
        <w:t>K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>were normalized with respect to the value obtained for the first step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(</w:t>
      </w:r>
      <w:r w:rsidRPr="00F523B8">
        <w:rPr>
          <w:rFonts w:ascii="Times New Roman" w:hAnsi="Times New Roman" w:cs="Times New Roman"/>
          <w:i/>
          <w:kern w:val="0"/>
          <w:sz w:val="20"/>
          <w:szCs w:val="20"/>
        </w:rPr>
        <w:t>n</w:t>
      </w:r>
      <w:r w:rsidR="00772472">
        <w:rPr>
          <w:rFonts w:ascii="Times New Roman" w:hAnsi="Times New Roman" w:cs="Times New Roman" w:hint="eastAsia"/>
          <w:kern w:val="0"/>
          <w:sz w:val="20"/>
          <w:szCs w:val="20"/>
        </w:rPr>
        <w:t xml:space="preserve"> = 6)</w:t>
      </w:r>
      <w:r w:rsidR="00772472" w:rsidRPr="00C254ED">
        <w:rPr>
          <w:rFonts w:ascii="Times New Roman" w:hAnsi="Times New Roman" w:cs="Times New Roman"/>
          <w:kern w:val="0"/>
          <w:sz w:val="20"/>
          <w:szCs w:val="20"/>
        </w:rPr>
        <w:t>.</w:t>
      </w:r>
    </w:p>
    <w:sectPr w:rsidR="00772472" w:rsidRPr="00772472" w:rsidSect="001B317F">
      <w:footerReference w:type="default" r:id="rId11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84A75" w:rsidRDefault="00284A75" w:rsidP="001B317F">
      <w:r>
        <w:separator/>
      </w:r>
    </w:p>
  </w:endnote>
  <w:endnote w:type="continuationSeparator" w:id="0">
    <w:p w:rsidR="00284A75" w:rsidRDefault="00284A75" w:rsidP="001B317F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-Italic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MathematicalPi-One">
    <w:altName w:val="Times New Roman"/>
    <w:panose1 w:val="00000000000000000000"/>
    <w:charset w:val="00"/>
    <w:family w:val="roman"/>
    <w:notTrueType/>
    <w:pitch w:val="default"/>
    <w:sig w:usb0="00000003" w:usb1="080E0000" w:usb2="00000010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Microsoft YaHei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AdvTime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P6ED3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P6EC5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STCaiyun">
    <w:altName w:val="Arial Unicode MS"/>
    <w:charset w:val="86"/>
    <w:family w:val="auto"/>
    <w:pitch w:val="variable"/>
    <w:sig w:usb0="00000000" w:usb1="080F0000" w:usb2="00000010" w:usb3="00000000" w:csb0="00040000" w:csb1="00000000"/>
  </w:font>
  <w:font w:name="GillSans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HelveticaNeueLTStd-Roman">
    <w:altName w:val="Arial Unicode MS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WarnockPro-Regular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Gulliv-R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OneGulliverA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TT5843c571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Times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5235d5a9+fb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AdvP4C4E74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GillSans-Bold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66144"/>
      <w:docPartObj>
        <w:docPartGallery w:val="Page Numbers (Bottom of Page)"/>
        <w:docPartUnique/>
      </w:docPartObj>
    </w:sdtPr>
    <w:sdtContent>
      <w:p w:rsidR="00F604EA" w:rsidRDefault="009D03A1">
        <w:pPr>
          <w:pStyle w:val="Footer"/>
          <w:jc w:val="center"/>
        </w:pPr>
        <w:fldSimple w:instr=" PAGE   \* MERGEFORMAT ">
          <w:r w:rsidR="00585702" w:rsidRPr="00585702">
            <w:rPr>
              <w:noProof/>
              <w:lang w:val="zh-CN"/>
            </w:rPr>
            <w:t>21</w:t>
          </w:r>
        </w:fldSimple>
      </w:p>
    </w:sdtContent>
  </w:sdt>
  <w:p w:rsidR="00F604EA" w:rsidRDefault="00F604E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84A75" w:rsidRDefault="00284A75" w:rsidP="001B317F">
      <w:r>
        <w:separator/>
      </w:r>
    </w:p>
  </w:footnote>
  <w:footnote w:type="continuationSeparator" w:id="0">
    <w:p w:rsidR="00284A75" w:rsidRDefault="00284A75" w:rsidP="001B317F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BF11DE"/>
    <w:multiLevelType w:val="multilevel"/>
    <w:tmpl w:val="3BC2E52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05474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eurochemical Re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26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item db-id=&quot;vzxfz9vxgzeew9et5aw5sv2rzev05wx5zszs&quot;&gt;My EndNote Library&lt;record-ids&gt;&lt;item&gt;1&lt;/item&gt;&lt;item&gt;2&lt;/item&gt;&lt;item&gt;3&lt;/item&gt;&lt;item&gt;4&lt;/item&gt;&lt;item&gt;5&lt;/item&gt;&lt;item&gt;6&lt;/item&gt;&lt;item&gt;7&lt;/item&gt;&lt;item&gt;9&lt;/item&gt;&lt;item&gt;10&lt;/item&gt;&lt;item&gt;11&lt;/item&gt;&lt;item&gt;12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60&lt;/item&gt;&lt;item&gt;61&lt;/item&gt;&lt;/record-ids&gt;&lt;/item&gt;&lt;/Libraries&gt;"/>
  </w:docVars>
  <w:rsids>
    <w:rsidRoot w:val="00F85D94"/>
    <w:rsid w:val="000015E2"/>
    <w:rsid w:val="00007012"/>
    <w:rsid w:val="00026237"/>
    <w:rsid w:val="0004093C"/>
    <w:rsid w:val="00042BE9"/>
    <w:rsid w:val="00045FA2"/>
    <w:rsid w:val="000463D6"/>
    <w:rsid w:val="00050B84"/>
    <w:rsid w:val="000822C9"/>
    <w:rsid w:val="00087F31"/>
    <w:rsid w:val="00091571"/>
    <w:rsid w:val="000A5574"/>
    <w:rsid w:val="000B518A"/>
    <w:rsid w:val="000C08C3"/>
    <w:rsid w:val="000C50FC"/>
    <w:rsid w:val="000D09E1"/>
    <w:rsid w:val="000D77FE"/>
    <w:rsid w:val="000E249C"/>
    <w:rsid w:val="000E540E"/>
    <w:rsid w:val="000F694D"/>
    <w:rsid w:val="00103F1E"/>
    <w:rsid w:val="001045CA"/>
    <w:rsid w:val="0011188B"/>
    <w:rsid w:val="001172F9"/>
    <w:rsid w:val="0012326C"/>
    <w:rsid w:val="00132A30"/>
    <w:rsid w:val="001408C0"/>
    <w:rsid w:val="00146EA1"/>
    <w:rsid w:val="00162817"/>
    <w:rsid w:val="00162A14"/>
    <w:rsid w:val="0016586E"/>
    <w:rsid w:val="001779AB"/>
    <w:rsid w:val="001826EC"/>
    <w:rsid w:val="00185129"/>
    <w:rsid w:val="001B317F"/>
    <w:rsid w:val="001C0F25"/>
    <w:rsid w:val="001C4211"/>
    <w:rsid w:val="001C4C5D"/>
    <w:rsid w:val="001D4041"/>
    <w:rsid w:val="001E0A4D"/>
    <w:rsid w:val="001E273C"/>
    <w:rsid w:val="001E3B3B"/>
    <w:rsid w:val="001E63F9"/>
    <w:rsid w:val="001E7FBA"/>
    <w:rsid w:val="00202B0E"/>
    <w:rsid w:val="0021200D"/>
    <w:rsid w:val="002134B6"/>
    <w:rsid w:val="00216BE3"/>
    <w:rsid w:val="00230999"/>
    <w:rsid w:val="00235FD3"/>
    <w:rsid w:val="00264358"/>
    <w:rsid w:val="00267D3F"/>
    <w:rsid w:val="00273FC4"/>
    <w:rsid w:val="002758A1"/>
    <w:rsid w:val="00281CA0"/>
    <w:rsid w:val="00283ED3"/>
    <w:rsid w:val="00284A75"/>
    <w:rsid w:val="002909A5"/>
    <w:rsid w:val="00291FA4"/>
    <w:rsid w:val="00297616"/>
    <w:rsid w:val="002A23BB"/>
    <w:rsid w:val="002A66F4"/>
    <w:rsid w:val="002B57D9"/>
    <w:rsid w:val="002B711D"/>
    <w:rsid w:val="002C77DD"/>
    <w:rsid w:val="002F4F5D"/>
    <w:rsid w:val="002F7C3C"/>
    <w:rsid w:val="00304F0F"/>
    <w:rsid w:val="003075DA"/>
    <w:rsid w:val="00310634"/>
    <w:rsid w:val="003331C2"/>
    <w:rsid w:val="00334A3D"/>
    <w:rsid w:val="00363C0F"/>
    <w:rsid w:val="00371A99"/>
    <w:rsid w:val="0038580E"/>
    <w:rsid w:val="00391739"/>
    <w:rsid w:val="00392BED"/>
    <w:rsid w:val="003A14C8"/>
    <w:rsid w:val="003B13EB"/>
    <w:rsid w:val="003B1D62"/>
    <w:rsid w:val="003C0858"/>
    <w:rsid w:val="003D0C00"/>
    <w:rsid w:val="003D3825"/>
    <w:rsid w:val="003E3179"/>
    <w:rsid w:val="003E6B1A"/>
    <w:rsid w:val="00414C9A"/>
    <w:rsid w:val="00416F6E"/>
    <w:rsid w:val="00417AF2"/>
    <w:rsid w:val="004341FF"/>
    <w:rsid w:val="00440ED8"/>
    <w:rsid w:val="0045424E"/>
    <w:rsid w:val="0049371C"/>
    <w:rsid w:val="004B7123"/>
    <w:rsid w:val="004C540C"/>
    <w:rsid w:val="004C75B2"/>
    <w:rsid w:val="004D59A8"/>
    <w:rsid w:val="004F0C03"/>
    <w:rsid w:val="00500135"/>
    <w:rsid w:val="00500147"/>
    <w:rsid w:val="00504DB7"/>
    <w:rsid w:val="00506C11"/>
    <w:rsid w:val="005102E2"/>
    <w:rsid w:val="00520820"/>
    <w:rsid w:val="00533866"/>
    <w:rsid w:val="00536ED9"/>
    <w:rsid w:val="0054102B"/>
    <w:rsid w:val="005511FC"/>
    <w:rsid w:val="00551C50"/>
    <w:rsid w:val="00553651"/>
    <w:rsid w:val="0055646E"/>
    <w:rsid w:val="00561713"/>
    <w:rsid w:val="00572362"/>
    <w:rsid w:val="00572692"/>
    <w:rsid w:val="00585702"/>
    <w:rsid w:val="005949EF"/>
    <w:rsid w:val="005977E0"/>
    <w:rsid w:val="005A1B33"/>
    <w:rsid w:val="005B3EBE"/>
    <w:rsid w:val="005D0590"/>
    <w:rsid w:val="005E09B4"/>
    <w:rsid w:val="005E1241"/>
    <w:rsid w:val="005E7CC2"/>
    <w:rsid w:val="005F4D18"/>
    <w:rsid w:val="00603C23"/>
    <w:rsid w:val="0060568F"/>
    <w:rsid w:val="00610745"/>
    <w:rsid w:val="00611C33"/>
    <w:rsid w:val="006149E5"/>
    <w:rsid w:val="006237E4"/>
    <w:rsid w:val="00624294"/>
    <w:rsid w:val="0063642B"/>
    <w:rsid w:val="00651970"/>
    <w:rsid w:val="00670181"/>
    <w:rsid w:val="006815F3"/>
    <w:rsid w:val="00691A52"/>
    <w:rsid w:val="00692916"/>
    <w:rsid w:val="006A7985"/>
    <w:rsid w:val="006B2DD3"/>
    <w:rsid w:val="006E63CA"/>
    <w:rsid w:val="006F6A66"/>
    <w:rsid w:val="0070616C"/>
    <w:rsid w:val="0071414A"/>
    <w:rsid w:val="00733434"/>
    <w:rsid w:val="0075028A"/>
    <w:rsid w:val="00762275"/>
    <w:rsid w:val="007677FA"/>
    <w:rsid w:val="00771231"/>
    <w:rsid w:val="00772472"/>
    <w:rsid w:val="0077411A"/>
    <w:rsid w:val="00781BFF"/>
    <w:rsid w:val="0078269C"/>
    <w:rsid w:val="00782F05"/>
    <w:rsid w:val="00787A66"/>
    <w:rsid w:val="00790E8D"/>
    <w:rsid w:val="00792D12"/>
    <w:rsid w:val="007A20BC"/>
    <w:rsid w:val="007B03E9"/>
    <w:rsid w:val="007B6253"/>
    <w:rsid w:val="007B6716"/>
    <w:rsid w:val="008124F5"/>
    <w:rsid w:val="00822314"/>
    <w:rsid w:val="008351BE"/>
    <w:rsid w:val="00843F86"/>
    <w:rsid w:val="00857BAD"/>
    <w:rsid w:val="00861BEA"/>
    <w:rsid w:val="00870023"/>
    <w:rsid w:val="00876CE3"/>
    <w:rsid w:val="00877C3F"/>
    <w:rsid w:val="0088002E"/>
    <w:rsid w:val="00885D87"/>
    <w:rsid w:val="0089094C"/>
    <w:rsid w:val="008917F2"/>
    <w:rsid w:val="00892AA1"/>
    <w:rsid w:val="008A3805"/>
    <w:rsid w:val="008B32E0"/>
    <w:rsid w:val="008D4B0B"/>
    <w:rsid w:val="008E099E"/>
    <w:rsid w:val="008E25E3"/>
    <w:rsid w:val="008E76EE"/>
    <w:rsid w:val="008F22A6"/>
    <w:rsid w:val="00914AC3"/>
    <w:rsid w:val="00916860"/>
    <w:rsid w:val="00924428"/>
    <w:rsid w:val="0092717D"/>
    <w:rsid w:val="0093063D"/>
    <w:rsid w:val="00931AB0"/>
    <w:rsid w:val="00935AA3"/>
    <w:rsid w:val="00944C2E"/>
    <w:rsid w:val="00947A00"/>
    <w:rsid w:val="00960CB4"/>
    <w:rsid w:val="00961086"/>
    <w:rsid w:val="009815E4"/>
    <w:rsid w:val="0098284A"/>
    <w:rsid w:val="009A14FF"/>
    <w:rsid w:val="009A4309"/>
    <w:rsid w:val="009A66C3"/>
    <w:rsid w:val="009B63AF"/>
    <w:rsid w:val="009C32AA"/>
    <w:rsid w:val="009C57B4"/>
    <w:rsid w:val="009D03A1"/>
    <w:rsid w:val="009D1382"/>
    <w:rsid w:val="009D15A5"/>
    <w:rsid w:val="009D1C0F"/>
    <w:rsid w:val="009F5F60"/>
    <w:rsid w:val="00A0163E"/>
    <w:rsid w:val="00A0490F"/>
    <w:rsid w:val="00A13733"/>
    <w:rsid w:val="00A25456"/>
    <w:rsid w:val="00A25504"/>
    <w:rsid w:val="00A33598"/>
    <w:rsid w:val="00A37A11"/>
    <w:rsid w:val="00A40F1E"/>
    <w:rsid w:val="00A450F5"/>
    <w:rsid w:val="00A47F05"/>
    <w:rsid w:val="00A52AF5"/>
    <w:rsid w:val="00A72AF8"/>
    <w:rsid w:val="00A74526"/>
    <w:rsid w:val="00A82875"/>
    <w:rsid w:val="00AB7460"/>
    <w:rsid w:val="00AC5C21"/>
    <w:rsid w:val="00AD3B6F"/>
    <w:rsid w:val="00AE3BDA"/>
    <w:rsid w:val="00AF4D13"/>
    <w:rsid w:val="00AF5E5F"/>
    <w:rsid w:val="00AF69B6"/>
    <w:rsid w:val="00B05585"/>
    <w:rsid w:val="00B068EB"/>
    <w:rsid w:val="00B36812"/>
    <w:rsid w:val="00B423AB"/>
    <w:rsid w:val="00B64379"/>
    <w:rsid w:val="00B76FFF"/>
    <w:rsid w:val="00B77C74"/>
    <w:rsid w:val="00BA30AA"/>
    <w:rsid w:val="00BA32F3"/>
    <w:rsid w:val="00BB21AC"/>
    <w:rsid w:val="00BB73DE"/>
    <w:rsid w:val="00BC3F1F"/>
    <w:rsid w:val="00BC7970"/>
    <w:rsid w:val="00BD171D"/>
    <w:rsid w:val="00BD1FCE"/>
    <w:rsid w:val="00BD76A6"/>
    <w:rsid w:val="00BF5AA8"/>
    <w:rsid w:val="00BF6A89"/>
    <w:rsid w:val="00BF7711"/>
    <w:rsid w:val="00C05582"/>
    <w:rsid w:val="00C24E41"/>
    <w:rsid w:val="00C2667C"/>
    <w:rsid w:val="00C4491D"/>
    <w:rsid w:val="00C46018"/>
    <w:rsid w:val="00C52BFB"/>
    <w:rsid w:val="00C66F18"/>
    <w:rsid w:val="00C70055"/>
    <w:rsid w:val="00C7761F"/>
    <w:rsid w:val="00C8113E"/>
    <w:rsid w:val="00C82E55"/>
    <w:rsid w:val="00CA2517"/>
    <w:rsid w:val="00CA70AA"/>
    <w:rsid w:val="00CB37F8"/>
    <w:rsid w:val="00CB6760"/>
    <w:rsid w:val="00CC1C61"/>
    <w:rsid w:val="00CD27E0"/>
    <w:rsid w:val="00CD2935"/>
    <w:rsid w:val="00CD5C45"/>
    <w:rsid w:val="00CD60F2"/>
    <w:rsid w:val="00CE4E79"/>
    <w:rsid w:val="00CF0F71"/>
    <w:rsid w:val="00CF2A2D"/>
    <w:rsid w:val="00D0134F"/>
    <w:rsid w:val="00D04FAE"/>
    <w:rsid w:val="00D15D70"/>
    <w:rsid w:val="00D23E55"/>
    <w:rsid w:val="00D24FDF"/>
    <w:rsid w:val="00D3264A"/>
    <w:rsid w:val="00D42993"/>
    <w:rsid w:val="00D51F85"/>
    <w:rsid w:val="00D57812"/>
    <w:rsid w:val="00D90DC3"/>
    <w:rsid w:val="00D91527"/>
    <w:rsid w:val="00DB0FCD"/>
    <w:rsid w:val="00DD2913"/>
    <w:rsid w:val="00DD60F2"/>
    <w:rsid w:val="00DD7A3C"/>
    <w:rsid w:val="00DE1F7B"/>
    <w:rsid w:val="00DE1FA1"/>
    <w:rsid w:val="00DE23B2"/>
    <w:rsid w:val="00DE6EFF"/>
    <w:rsid w:val="00DE7AAF"/>
    <w:rsid w:val="00DF1422"/>
    <w:rsid w:val="00E11C4A"/>
    <w:rsid w:val="00E129B1"/>
    <w:rsid w:val="00E22218"/>
    <w:rsid w:val="00E34821"/>
    <w:rsid w:val="00E603C1"/>
    <w:rsid w:val="00E604AA"/>
    <w:rsid w:val="00E70300"/>
    <w:rsid w:val="00E7264D"/>
    <w:rsid w:val="00E77741"/>
    <w:rsid w:val="00E77A44"/>
    <w:rsid w:val="00EB540F"/>
    <w:rsid w:val="00EC02F1"/>
    <w:rsid w:val="00EC71A3"/>
    <w:rsid w:val="00EC7680"/>
    <w:rsid w:val="00EE1934"/>
    <w:rsid w:val="00EF291B"/>
    <w:rsid w:val="00F00664"/>
    <w:rsid w:val="00F245E6"/>
    <w:rsid w:val="00F3240B"/>
    <w:rsid w:val="00F4084E"/>
    <w:rsid w:val="00F40E50"/>
    <w:rsid w:val="00F4187E"/>
    <w:rsid w:val="00F4664E"/>
    <w:rsid w:val="00F523B8"/>
    <w:rsid w:val="00F5311B"/>
    <w:rsid w:val="00F56BF9"/>
    <w:rsid w:val="00F604EA"/>
    <w:rsid w:val="00F63445"/>
    <w:rsid w:val="00F71747"/>
    <w:rsid w:val="00F73324"/>
    <w:rsid w:val="00F85D94"/>
    <w:rsid w:val="00F87322"/>
    <w:rsid w:val="00F91B93"/>
    <w:rsid w:val="00FA1ED2"/>
    <w:rsid w:val="00FA32EF"/>
    <w:rsid w:val="00FC6FE5"/>
    <w:rsid w:val="00FC7CB3"/>
    <w:rsid w:val="00FD29FE"/>
    <w:rsid w:val="00FE042D"/>
    <w:rsid w:val="00FE7DC7"/>
    <w:rsid w:val="00FF349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4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5D94"/>
    <w:pPr>
      <w:widowControl w:val="0"/>
      <w:jc w:val="both"/>
    </w:pPr>
  </w:style>
  <w:style w:type="paragraph" w:styleId="Heading1">
    <w:name w:val="heading 1"/>
    <w:basedOn w:val="Normal"/>
    <w:link w:val="Heading1Char"/>
    <w:uiPriority w:val="9"/>
    <w:qFormat/>
    <w:rsid w:val="00F85D94"/>
    <w:pPr>
      <w:widowControl/>
      <w:spacing w:before="100" w:beforeAutospacing="1" w:after="100" w:afterAutospacing="1"/>
      <w:jc w:val="left"/>
      <w:outlineLvl w:val="0"/>
    </w:pPr>
    <w:rPr>
      <w:rFonts w:ascii="SimSun" w:eastAsia="SimSun" w:hAnsi="SimSun" w:cs="SimSun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85D94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5D94"/>
    <w:rPr>
      <w:rFonts w:ascii="SimSun" w:eastAsia="SimSun" w:hAnsi="SimSun" w:cs="SimSun"/>
      <w:b/>
      <w:bCs/>
      <w:kern w:val="36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85D94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F85D94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5D94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5D9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5D9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5D94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5D9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5D94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85D94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F85D9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F85D9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85D9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85D94"/>
    <w:rPr>
      <w:sz w:val="18"/>
      <w:szCs w:val="18"/>
    </w:rPr>
  </w:style>
  <w:style w:type="character" w:customStyle="1" w:styleId="fontstyle01">
    <w:name w:val="fontstyle01"/>
    <w:basedOn w:val="DefaultParagraphFont"/>
    <w:rsid w:val="00F85D94"/>
    <w:rPr>
      <w:rFonts w:ascii="Times-Roman" w:hAnsi="Times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F85D94"/>
    <w:rPr>
      <w:rFonts w:ascii="Times-Italic" w:hAnsi="Times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F85D94"/>
    <w:rPr>
      <w:rFonts w:ascii="MathematicalPi-One" w:hAnsi="MathematicalPi-One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apple-converted-space">
    <w:name w:val="apple-converted-space"/>
    <w:basedOn w:val="DefaultParagraphFont"/>
    <w:rsid w:val="00F85D94"/>
  </w:style>
  <w:style w:type="character" w:styleId="Emphasis">
    <w:name w:val="Emphasis"/>
    <w:basedOn w:val="DefaultParagraphFont"/>
    <w:uiPriority w:val="20"/>
    <w:qFormat/>
    <w:rsid w:val="00F85D94"/>
    <w:rPr>
      <w:i/>
      <w:iCs/>
    </w:rPr>
  </w:style>
  <w:style w:type="character" w:customStyle="1" w:styleId="highlight">
    <w:name w:val="highlight"/>
    <w:basedOn w:val="DefaultParagraphFont"/>
    <w:rsid w:val="00F85D9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jzhanggq@163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javascript:void(0);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orcid.org/0000-0002-0282-3807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33C82E3-1F8B-4BF5-9704-63BF790DC9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5629</Words>
  <Characters>32090</Characters>
  <Application>Microsoft Office Word</Application>
  <DocSecurity>0</DocSecurity>
  <Lines>267</Lines>
  <Paragraphs>75</Paragraphs>
  <ScaleCrop>false</ScaleCrop>
  <Company>CHINA</Company>
  <LinksUpToDate>false</LinksUpToDate>
  <CharactersWithSpaces>376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reamsummit</dc:creator>
  <cp:lastModifiedBy>0011293</cp:lastModifiedBy>
  <cp:revision>2</cp:revision>
  <dcterms:created xsi:type="dcterms:W3CDTF">2017-11-23T08:44:00Z</dcterms:created>
  <dcterms:modified xsi:type="dcterms:W3CDTF">2017-11-23T08:44:00Z</dcterms:modified>
</cp:coreProperties>
</file>